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40BD1F" w14:textId="36F10B4E" w:rsidR="00A41A67" w:rsidRPr="00062195" w:rsidRDefault="000B231A" w:rsidP="00A41A67">
      <w:pPr>
        <w:pStyle w:val="1JUDUL"/>
        <w:rPr>
          <w:sz w:val="24"/>
          <w:szCs w:val="24"/>
        </w:rPr>
      </w:pPr>
      <w:bookmarkStart w:id="0" w:name="_Toc294777474"/>
      <w:r w:rsidRPr="00062195">
        <w:rPr>
          <w:sz w:val="24"/>
          <w:szCs w:val="24"/>
        </w:rPr>
        <w:t xml:space="preserve">ANALISIS </w:t>
      </w:r>
      <w:r w:rsidR="009F3471">
        <w:rPr>
          <w:sz w:val="24"/>
          <w:szCs w:val="24"/>
        </w:rPr>
        <w:t xml:space="preserve">VISUAL </w:t>
      </w:r>
      <w:r w:rsidR="00E502CD" w:rsidRPr="00062195">
        <w:rPr>
          <w:sz w:val="24"/>
          <w:szCs w:val="24"/>
        </w:rPr>
        <w:t xml:space="preserve">iklan gopay versi belajar </w:t>
      </w:r>
      <w:r w:rsidR="00715EE4">
        <w:rPr>
          <w:sz w:val="24"/>
          <w:szCs w:val="24"/>
        </w:rPr>
        <w:t>MEMBACA DAN MENULIS</w:t>
      </w:r>
    </w:p>
    <w:p w14:paraId="666AA070" w14:textId="452213E9" w:rsidR="00A41A67" w:rsidRPr="00C90B02" w:rsidRDefault="00A41A67" w:rsidP="006C4B48">
      <w:pPr>
        <w:jc w:val="left"/>
      </w:pPr>
    </w:p>
    <w:p w14:paraId="2399E871" w14:textId="1BE36EB8" w:rsidR="00A41A67" w:rsidRPr="00A41A67" w:rsidRDefault="00E502CD" w:rsidP="006C4B48">
      <w:pPr>
        <w:pStyle w:val="2penulis"/>
      </w:pPr>
      <w:r>
        <w:t>Khi</w:t>
      </w:r>
      <w:r w:rsidR="00062195">
        <w:t>k</w:t>
      </w:r>
      <w:r>
        <w:t>mah Susanti</w:t>
      </w:r>
      <w:r w:rsidR="00A41A67" w:rsidRPr="00A41A67">
        <w:rPr>
          <w:vertAlign w:val="superscript"/>
        </w:rPr>
        <w:t>1)</w:t>
      </w:r>
      <w:r w:rsidR="00A41A67" w:rsidRPr="00A41A67">
        <w:t xml:space="preserve">, </w:t>
      </w:r>
      <w:r>
        <w:t>Yayah Rukiah</w:t>
      </w:r>
      <w:r w:rsidR="00A41A67" w:rsidRPr="00A41A67">
        <w:rPr>
          <w:vertAlign w:val="superscript"/>
        </w:rPr>
        <w:t>2)</w:t>
      </w:r>
      <w:r w:rsidR="00A41A67" w:rsidRPr="00A41A67">
        <w:t>.</w:t>
      </w:r>
    </w:p>
    <w:p w14:paraId="0B12408D" w14:textId="7D8A002F" w:rsidR="00A41A67" w:rsidRPr="00C90B02" w:rsidRDefault="00A41A67" w:rsidP="006C4B48">
      <w:pPr>
        <w:jc w:val="left"/>
      </w:pPr>
    </w:p>
    <w:p w14:paraId="46C686E2" w14:textId="525DA37D" w:rsidR="00062195" w:rsidRPr="00A41A67" w:rsidRDefault="00062195" w:rsidP="00062195">
      <w:pPr>
        <w:pStyle w:val="3Afiliasidanpos-el"/>
      </w:pPr>
      <w:r w:rsidRPr="00A41A67">
        <w:rPr>
          <w:vertAlign w:val="superscript"/>
        </w:rPr>
        <w:t>1</w:t>
      </w:r>
      <w:r>
        <w:rPr>
          <w:vertAlign w:val="superscript"/>
        </w:rPr>
        <w:t>2</w:t>
      </w:r>
      <w:r>
        <w:t>Fakultas Bahasa dan Seni, Universitas Indraprasta PGRI</w:t>
      </w:r>
    </w:p>
    <w:p w14:paraId="56726EA5" w14:textId="77777777" w:rsidR="003A3F29" w:rsidRPr="00A41A67" w:rsidRDefault="003A3F29" w:rsidP="00A41A67">
      <w:pPr>
        <w:pStyle w:val="3Afiliasidanpos-el"/>
      </w:pPr>
    </w:p>
    <w:p w14:paraId="7F0B8595" w14:textId="44AFB816" w:rsidR="00A41A67" w:rsidRPr="00A41A67" w:rsidRDefault="00A41A67" w:rsidP="003A3F29">
      <w:pPr>
        <w:pStyle w:val="4pos-el"/>
      </w:pPr>
      <w:r w:rsidRPr="00A41A67">
        <w:t xml:space="preserve">Email: </w:t>
      </w:r>
      <w:r w:rsidR="006E0480">
        <w:t>soezhan99@gmail.com</w:t>
      </w:r>
    </w:p>
    <w:p w14:paraId="78109691" w14:textId="5081AB0B" w:rsidR="00A41A67" w:rsidRPr="00C90B02" w:rsidRDefault="00A41A67" w:rsidP="006C4B48">
      <w:pPr>
        <w:jc w:val="left"/>
      </w:pPr>
    </w:p>
    <w:p w14:paraId="2F6D392E" w14:textId="133E1A3F" w:rsidR="00A41A67" w:rsidRDefault="00A41A67" w:rsidP="006C4B48">
      <w:pPr>
        <w:jc w:val="left"/>
      </w:pPr>
    </w:p>
    <w:p w14:paraId="0C3760F9" w14:textId="6D55E4F9" w:rsidR="00B9272A" w:rsidRPr="00C90B02" w:rsidRDefault="00B9272A" w:rsidP="006C4B48">
      <w:pPr>
        <w:jc w:val="left"/>
      </w:pPr>
    </w:p>
    <w:p w14:paraId="438FD9F8" w14:textId="093C4607" w:rsidR="00A41A67" w:rsidRPr="00C90B02" w:rsidRDefault="00A41A67" w:rsidP="00A41A67">
      <w:pPr>
        <w:pStyle w:val="5Abstrak"/>
      </w:pPr>
      <w:r w:rsidRPr="00C90B02">
        <w:t xml:space="preserve">Abstrak </w:t>
      </w:r>
    </w:p>
    <w:p w14:paraId="00A9CAB3" w14:textId="2A8346B5" w:rsidR="00A41A67" w:rsidRPr="00C90B02" w:rsidRDefault="00A41A67" w:rsidP="00A41A67">
      <w:pPr>
        <w:jc w:val="center"/>
      </w:pPr>
    </w:p>
    <w:p w14:paraId="0CD1F312" w14:textId="514322B1" w:rsidR="00A41A67" w:rsidRPr="00C90B02" w:rsidRDefault="00EA74B3" w:rsidP="003A3F29">
      <w:pPr>
        <w:pStyle w:val="6AbstrakIsi"/>
      </w:pPr>
      <w:r>
        <w:t xml:space="preserve">Iklan merupakan salah satu media promosi berbentuk audio visual. Penelitian ini mengambil objek iklan GoPay versi Belajar Membaca dan Menulis. GoPay merupakan fasilitas yang ada pada aplikasi Gojek. </w:t>
      </w:r>
      <w:r w:rsidR="00171B85">
        <w:t>Gojek yang pada awalnya hanya perusahaan teknologi jasa angkutan bermotor, dan terus berkembang dengan aplikasi online nya. Tujuan dari penelitian ini adalah untuk menganalisis visual pada iklan GoPay versi Belajar Membaca dan Menulis, dimana iklan ini terdiri dari beberapa halaman yang akan dikaji</w:t>
      </w:r>
      <w:r w:rsidR="004D057F">
        <w:t xml:space="preserve"> elemen-elemen visualnya dan mengkaji karakter</w:t>
      </w:r>
      <w:r w:rsidR="00CE119A">
        <w:t xml:space="preserve"> Budi yang ada pada iklan tersebut</w:t>
      </w:r>
      <w:r w:rsidR="004D057F">
        <w:t xml:space="preserve">. Metode yang digunakan adalah kualitatif deskripsi dengan pendekatan analisis visual. Pengumpulan data diperoleh dari artikel-artikel jurnal, buku dan objek iklan online. Hasil dari penelitian ini adalah </w:t>
      </w:r>
      <w:r w:rsidR="00BC51E4">
        <w:t xml:space="preserve">penggunaan elemen-elemen visual pada setiap halaman iklan dan figur Budi dengan karakter yang baik, tidak sombong, suka menolong agar pesan dalam iklan tersebut sampai pada target yang dituju. </w:t>
      </w:r>
    </w:p>
    <w:p w14:paraId="6D66BC4D" w14:textId="77777777" w:rsidR="00A41A67" w:rsidRPr="00C90B02" w:rsidRDefault="00A41A67" w:rsidP="00A41A67"/>
    <w:p w14:paraId="1952B53F" w14:textId="2A15E220" w:rsidR="00A41A67" w:rsidRPr="00C90B02" w:rsidRDefault="00A41A67" w:rsidP="003A3F29">
      <w:pPr>
        <w:pStyle w:val="6AbstrakIsi"/>
      </w:pPr>
      <w:r>
        <w:rPr>
          <w:b/>
        </w:rPr>
        <w:t>Kata Kunci:</w:t>
      </w:r>
      <w:r w:rsidRPr="00C90B02">
        <w:t xml:space="preserve"> </w:t>
      </w:r>
      <w:r w:rsidR="00BC51E4">
        <w:t>iklan, figur Budi, karakter</w:t>
      </w:r>
      <w:r w:rsidR="00306B77">
        <w:t>, elemen visual</w:t>
      </w:r>
    </w:p>
    <w:p w14:paraId="14FFF6E6" w14:textId="20E5CA01" w:rsidR="00A41A67" w:rsidRPr="00C90B02" w:rsidRDefault="00A41A67" w:rsidP="00A41A67"/>
    <w:p w14:paraId="3AAF9432" w14:textId="2297495A" w:rsidR="00A41A67" w:rsidRPr="00C90B02" w:rsidRDefault="00A41A67" w:rsidP="00A41A67"/>
    <w:p w14:paraId="7CD5164E" w14:textId="75EBCC33" w:rsidR="00A41A67" w:rsidRPr="00C90B02" w:rsidRDefault="00A41A67" w:rsidP="00372B93">
      <w:pPr>
        <w:pStyle w:val="7Abstract"/>
        <w:jc w:val="left"/>
      </w:pPr>
      <w:r w:rsidRPr="00C90B02">
        <w:t xml:space="preserve">Abstract </w:t>
      </w:r>
    </w:p>
    <w:p w14:paraId="15C5ADDE" w14:textId="09692AB0" w:rsidR="00A41A67" w:rsidRPr="00C90B02" w:rsidRDefault="00A41A67" w:rsidP="00A41A67"/>
    <w:p w14:paraId="5BABD71E" w14:textId="7A974CC0" w:rsidR="00A41A67" w:rsidRPr="00C90B02" w:rsidRDefault="00306B77" w:rsidP="00A41A67">
      <w:pPr>
        <w:pStyle w:val="8Abstractcontent"/>
      </w:pPr>
      <w:r w:rsidRPr="00306B77">
        <w:t>Advertising is one of the promotional media in the form of audio-visual. This research takes the object of GoPay advertising version of Learning to Read and Write. GoPay is a facility that exists in the Gojek application. Gojek, which was originally only a motorized transportation service technology company, continues to grow with its online application. The purpose of this research is to analyze the visuals of the GoPay advertisement version of Learning to Read and Write, where this advertisement consists of several pages that will examine the visual elements and examine Budi's character in the advertisement. The method used is a qualitative description with a visual analysis approach. Data collection was obtained from journal articles, books and online advertising objects. The result of this research is the use of visual elements on every advertising page and Budi's figure with good character, not arrogant, likes to help so that the message in the advertisement reaches the intended target.</w:t>
      </w:r>
    </w:p>
    <w:p w14:paraId="6A687FF3" w14:textId="77777777" w:rsidR="00A41A67" w:rsidRPr="00C90B02" w:rsidRDefault="00A41A67" w:rsidP="00A41A67"/>
    <w:p w14:paraId="46017640" w14:textId="54C7E84C" w:rsidR="00A41A67" w:rsidRDefault="00A41A67" w:rsidP="003A3F29">
      <w:pPr>
        <w:pStyle w:val="8Abstractcontent"/>
      </w:pPr>
      <w:r w:rsidRPr="00A41A67">
        <w:rPr>
          <w:b/>
        </w:rPr>
        <w:t>Keywords:</w:t>
      </w:r>
      <w:r w:rsidRPr="00C90B02">
        <w:t xml:space="preserve"> </w:t>
      </w:r>
      <w:r w:rsidR="00306B77" w:rsidRPr="00306B77">
        <w:t>advertisements, Budi figures, characters, visual elements</w:t>
      </w:r>
    </w:p>
    <w:p w14:paraId="41226172" w14:textId="77777777" w:rsidR="004D4ADB" w:rsidRDefault="004D4ADB" w:rsidP="003A3F29">
      <w:pPr>
        <w:pStyle w:val="8Abstractcontent"/>
      </w:pPr>
    </w:p>
    <w:p w14:paraId="5F013757" w14:textId="77777777" w:rsidR="004D4ADB" w:rsidRDefault="004D4ADB" w:rsidP="003A3F29">
      <w:pPr>
        <w:pStyle w:val="8Abstractcontent"/>
      </w:pPr>
    </w:p>
    <w:p w14:paraId="4CB4F825" w14:textId="77777777" w:rsidR="004D4ADB" w:rsidRDefault="004D4ADB" w:rsidP="003A3F29">
      <w:pPr>
        <w:pStyle w:val="8Abstractcontent"/>
      </w:pPr>
    </w:p>
    <w:p w14:paraId="55A080BA" w14:textId="07B912A1" w:rsidR="004D4ADB" w:rsidRPr="004D4ADB" w:rsidRDefault="004D4ADB" w:rsidP="004D4ADB">
      <w:pPr>
        <w:pStyle w:val="8Abstractcontent"/>
        <w:rPr>
          <w:sz w:val="16"/>
          <w:szCs w:val="18"/>
        </w:rPr>
      </w:pPr>
      <w:r w:rsidRPr="004D4ADB">
        <w:rPr>
          <w:b/>
          <w:sz w:val="16"/>
          <w:szCs w:val="18"/>
        </w:rPr>
        <w:t xml:space="preserve">Correspondence author: </w:t>
      </w:r>
      <w:r w:rsidR="00D81893">
        <w:rPr>
          <w:sz w:val="16"/>
          <w:szCs w:val="18"/>
        </w:rPr>
        <w:t>Khikmah Susanti</w:t>
      </w:r>
      <w:r w:rsidRPr="004D4ADB">
        <w:rPr>
          <w:sz w:val="16"/>
          <w:szCs w:val="18"/>
        </w:rPr>
        <w:t xml:space="preserve">, </w:t>
      </w:r>
      <w:r w:rsidR="006E0480">
        <w:rPr>
          <w:sz w:val="16"/>
          <w:szCs w:val="18"/>
        </w:rPr>
        <w:t>soezhan99@gmail.com</w:t>
      </w:r>
      <w:r w:rsidRPr="004D4ADB">
        <w:rPr>
          <w:sz w:val="16"/>
          <w:szCs w:val="18"/>
        </w:rPr>
        <w:t xml:space="preserve">, </w:t>
      </w:r>
      <w:r w:rsidR="00D81893">
        <w:rPr>
          <w:sz w:val="16"/>
          <w:szCs w:val="18"/>
        </w:rPr>
        <w:t>Jakarta</w:t>
      </w:r>
      <w:r w:rsidRPr="004D4ADB">
        <w:rPr>
          <w:sz w:val="16"/>
          <w:szCs w:val="18"/>
        </w:rPr>
        <w:t xml:space="preserve">, </w:t>
      </w:r>
      <w:r w:rsidR="00D81893">
        <w:rPr>
          <w:sz w:val="16"/>
          <w:szCs w:val="18"/>
        </w:rPr>
        <w:t>Indonesia</w:t>
      </w:r>
    </w:p>
    <w:p w14:paraId="09773EE2" w14:textId="77777777" w:rsidR="004D4ADB" w:rsidRPr="002B1984" w:rsidRDefault="004D4ADB" w:rsidP="004D4ADB">
      <w:pPr>
        <w:pStyle w:val="4Abstract"/>
        <w:rPr>
          <w:noProof/>
          <w:lang w:val="id-ID" w:eastAsia="id-ID"/>
        </w:rPr>
      </w:pPr>
    </w:p>
    <w:p w14:paraId="3EB41960" w14:textId="45CF4F9B" w:rsidR="004D4ADB" w:rsidRDefault="008921D9" w:rsidP="004D4ADB">
      <w:pPr>
        <w:pStyle w:val="8Abstractcontent"/>
      </w:pPr>
      <w:r w:rsidRPr="002B1984">
        <w:rPr>
          <w:noProof/>
          <w:lang w:val="id-ID" w:eastAsia="id-ID"/>
        </w:rPr>
        <w:drawing>
          <wp:inline distT="0" distB="0" distL="0" distR="0" wp14:anchorId="01D05486" wp14:editId="2AC0E99F">
            <wp:extent cx="666750" cy="234950"/>
            <wp:effectExtent l="0" t="0" r="0" b="0"/>
            <wp:docPr id="4" name="Picture 4" descr="G:\1. Jurnal\b. DESAIN\VISUAL DESAIN\640px-Cc-by-nc-us.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1. Jurnal\b. DESAIN\VISUAL DESAIN\640px-Cc-by-nc-us.svg.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66750" cy="234950"/>
                    </a:xfrm>
                    <a:prstGeom prst="rect">
                      <a:avLst/>
                    </a:prstGeom>
                    <a:noFill/>
                    <a:ln>
                      <a:noFill/>
                    </a:ln>
                  </pic:spPr>
                </pic:pic>
              </a:graphicData>
            </a:graphic>
          </wp:inline>
        </w:drawing>
      </w:r>
      <w:r w:rsidR="004D4ADB" w:rsidRPr="002B1984">
        <w:rPr>
          <w:lang w:val="id-ID"/>
        </w:rPr>
        <w:t xml:space="preserve"> </w:t>
      </w:r>
      <w:r w:rsidR="004D4ADB">
        <w:t>This work is licensed under a CC-BY-NC</w:t>
      </w:r>
    </w:p>
    <w:p w14:paraId="1E3E5756" w14:textId="4176E62D" w:rsidR="00A41A67" w:rsidRDefault="00A41A67" w:rsidP="00A41A67"/>
    <w:p w14:paraId="58A94174" w14:textId="142796C3" w:rsidR="00A41A67" w:rsidRDefault="00A41A67" w:rsidP="00A41A67"/>
    <w:p w14:paraId="4DCF6093" w14:textId="77777777" w:rsidR="00306B77" w:rsidRDefault="00306B77" w:rsidP="00A41A67"/>
    <w:p w14:paraId="7040D65B" w14:textId="41B5E4C5" w:rsidR="00A41A67" w:rsidRPr="00C90B02" w:rsidRDefault="00A41A67" w:rsidP="00A41A67"/>
    <w:p w14:paraId="026C4B63" w14:textId="77777777" w:rsidR="00A41A67" w:rsidRPr="00C90B02" w:rsidRDefault="00A41A67" w:rsidP="00A41A67">
      <w:pPr>
        <w:sectPr w:rsidR="00A41A67" w:rsidRPr="00C90B02" w:rsidSect="00B9272A">
          <w:headerReference w:type="even" r:id="rId9"/>
          <w:headerReference w:type="default" r:id="rId10"/>
          <w:footerReference w:type="even" r:id="rId11"/>
          <w:footerReference w:type="default" r:id="rId12"/>
          <w:headerReference w:type="first" r:id="rId13"/>
          <w:footerReference w:type="first" r:id="rId14"/>
          <w:pgSz w:w="11907" w:h="16839" w:code="9"/>
          <w:pgMar w:top="1701" w:right="1701" w:bottom="1701" w:left="1701" w:header="709" w:footer="709" w:gutter="0"/>
          <w:pgNumType w:start="1"/>
          <w:cols w:space="720"/>
          <w:titlePg/>
          <w:docGrid w:linePitch="360"/>
        </w:sectPr>
      </w:pPr>
    </w:p>
    <w:p w14:paraId="0F94BEDA" w14:textId="76DA0DAF" w:rsidR="00A41A67" w:rsidRPr="00C90B02" w:rsidRDefault="00A41A67" w:rsidP="00A41A67">
      <w:r w:rsidRPr="00A41A67">
        <w:rPr>
          <w:rStyle w:val="Heading1Char"/>
          <w:rFonts w:eastAsia="Calibri"/>
        </w:rPr>
        <w:lastRenderedPageBreak/>
        <w:t>PENDAHULUAN</w:t>
      </w:r>
      <w:r w:rsidRPr="00C90B02">
        <w:t xml:space="preserve"> </w:t>
      </w:r>
    </w:p>
    <w:p w14:paraId="3A386548" w14:textId="77777777" w:rsidR="00F13AE6" w:rsidRPr="002B50C0" w:rsidRDefault="00F13AE6" w:rsidP="00F13AE6">
      <w:pPr>
        <w:ind w:firstLine="567"/>
      </w:pPr>
      <w:r w:rsidRPr="002B50C0">
        <w:t>Gojek, awal mula berdiri merupakan perusahaan teknologi jasa angkutan umum kendaraan bermotor. Nadiem Makarim seorang lulusan Master of Business Administration dari Harvard Business School resmi mendirikan Gojek pada 13 Oktobber 2010, dengan jumlah anggota pengemudi sebanyak 20 orang. Setelah mendapatkan tawaran investasi, pada 7 Januari 2015, akhirnya Gojek meluncurkan aplikasi berbasis Android dan iOS untuk menggantikan system pemesanan yang awalnya menggunakan call center.</w:t>
      </w:r>
    </w:p>
    <w:p w14:paraId="2092542C" w14:textId="6CAF85CE" w:rsidR="00F13AE6" w:rsidRPr="002B50C0" w:rsidRDefault="00F13AE6" w:rsidP="00F13AE6">
      <w:pPr>
        <w:pStyle w:val="NormalWeb"/>
        <w:shd w:val="clear" w:color="auto" w:fill="FFFFFF"/>
        <w:spacing w:before="0" w:beforeAutospacing="0" w:after="0" w:afterAutospacing="0"/>
        <w:ind w:firstLine="567"/>
        <w:jc w:val="both"/>
        <w:rPr>
          <w:color w:val="101820"/>
          <w:sz w:val="22"/>
          <w:szCs w:val="22"/>
        </w:rPr>
      </w:pPr>
      <w:r w:rsidRPr="002B50C0">
        <w:rPr>
          <w:sz w:val="22"/>
          <w:szCs w:val="22"/>
        </w:rPr>
        <w:t xml:space="preserve">Gojek mengalami perkembangan yang sangat pesat dari awal diluncurkan hingga saat ini, pengguna Gojek kini 1.100 persen atau 12 kali lipat, seperti yang diungkapkan oleh Kevin Aluwi, Co-Founder Gojek, </w:t>
      </w:r>
      <w:r w:rsidRPr="002B50C0">
        <w:rPr>
          <w:color w:val="101820"/>
          <w:sz w:val="22"/>
          <w:szCs w:val="22"/>
        </w:rPr>
        <w:t>“Pertumbuhan Gojek sangatlah pesat sejak aplikasi kami diluncurkan. Dari Juni 2016 hingga Juni 2019, jumlah transaksi yang diproses dalam platform kami melesat hingga 1.100%, atau 12 kali lipat. Pertumbuhan signifikan ini didorong oleh peningkatan permintaan konsumen akan layanan terintegrasi dari Gojek” Gojek yang dimulai dengan 20 mitra pengemudi, kini telah bermitra dengan lebih dari 2 juta mitra pengemudi, 400 ribu mitra </w:t>
      </w:r>
      <w:r w:rsidRPr="002B50C0">
        <w:rPr>
          <w:i/>
          <w:iCs/>
          <w:color w:val="101820"/>
          <w:sz w:val="22"/>
          <w:szCs w:val="22"/>
        </w:rPr>
        <w:t>merchant</w:t>
      </w:r>
      <w:r w:rsidRPr="002B50C0">
        <w:rPr>
          <w:iCs/>
          <w:color w:val="101820"/>
          <w:sz w:val="22"/>
          <w:szCs w:val="22"/>
        </w:rPr>
        <w:t> </w:t>
      </w:r>
      <w:r w:rsidRPr="002B50C0">
        <w:rPr>
          <w:color w:val="101820"/>
          <w:sz w:val="22"/>
          <w:szCs w:val="22"/>
        </w:rPr>
        <w:t>dan 60 ribu penyedia jasa di Asia Tenggara</w:t>
      </w:r>
      <w:r w:rsidR="003270B1">
        <w:rPr>
          <w:color w:val="101820"/>
          <w:sz w:val="22"/>
          <w:szCs w:val="22"/>
        </w:rPr>
        <w:t xml:space="preserve"> </w:t>
      </w:r>
      <w:r w:rsidR="003270B1">
        <w:rPr>
          <w:color w:val="101820"/>
          <w:sz w:val="22"/>
          <w:szCs w:val="22"/>
        </w:rPr>
        <w:fldChar w:fldCharType="begin" w:fldLock="1"/>
      </w:r>
      <w:r w:rsidR="003270B1">
        <w:rPr>
          <w:color w:val="101820"/>
          <w:sz w:val="22"/>
          <w:szCs w:val="22"/>
        </w:rPr>
        <w:instrText>ADDIN CSL_CITATION {"citationItems":[{"id":"ITEM-1","itemData":{"author":[{"dropping-particle":"","family":"Gojek","given":"","non-dropping-particle":"","parse-names":false,"suffix":""}],"id":"ITEM-1","issued":{"date-parts":[["2021"]]},"title":"Logo Baru Gojek, Simbol Evolusi jadi Platform Teknologi On-Demand Terdepan di Asia Tenggara","type":"article-newspaper"},"uris":["http://www.mendeley.com/documents/?uuid=e56f8d11-1601-44b0-b73a-0a7f8786373c"]}],"mendeley":{"formattedCitation":"(Gojek, 2021a)","plainTextFormattedCitation":"(Gojek, 2021a)","previouslyFormattedCitation":"(Gojek, 2021a)"},"properties":{"noteIndex":0},"schema":"https://github.com/citation-style-language/schema/raw/master/csl-citation.json"}</w:instrText>
      </w:r>
      <w:r w:rsidR="003270B1">
        <w:rPr>
          <w:color w:val="101820"/>
          <w:sz w:val="22"/>
          <w:szCs w:val="22"/>
        </w:rPr>
        <w:fldChar w:fldCharType="separate"/>
      </w:r>
      <w:r w:rsidR="003270B1" w:rsidRPr="003270B1">
        <w:rPr>
          <w:noProof/>
          <w:color w:val="101820"/>
          <w:sz w:val="22"/>
          <w:szCs w:val="22"/>
        </w:rPr>
        <w:t>(Gojek, 2021a)</w:t>
      </w:r>
      <w:r w:rsidR="003270B1">
        <w:rPr>
          <w:color w:val="101820"/>
          <w:sz w:val="22"/>
          <w:szCs w:val="22"/>
        </w:rPr>
        <w:fldChar w:fldCharType="end"/>
      </w:r>
      <w:r w:rsidR="003270B1">
        <w:rPr>
          <w:color w:val="101820"/>
          <w:sz w:val="22"/>
          <w:szCs w:val="22"/>
        </w:rPr>
        <w:t>.</w:t>
      </w:r>
    </w:p>
    <w:p w14:paraId="28B3EDBC" w14:textId="699F8CBC" w:rsidR="00F13AE6" w:rsidRPr="002B50C0" w:rsidRDefault="00F13AE6" w:rsidP="00F13AE6">
      <w:pPr>
        <w:pStyle w:val="NormalWeb"/>
        <w:shd w:val="clear" w:color="auto" w:fill="FFFFFF"/>
        <w:spacing w:before="0" w:beforeAutospacing="0" w:after="0" w:afterAutospacing="0"/>
        <w:ind w:firstLine="567"/>
        <w:jc w:val="both"/>
        <w:rPr>
          <w:color w:val="101820"/>
          <w:sz w:val="22"/>
          <w:szCs w:val="22"/>
        </w:rPr>
      </w:pPr>
      <w:r w:rsidRPr="002B50C0">
        <w:rPr>
          <w:color w:val="101820"/>
          <w:sz w:val="22"/>
          <w:szCs w:val="22"/>
        </w:rPr>
        <w:t xml:space="preserve">Dengan memanfaatkan teknologi yang ada, Gojek mampu melakukan perubahan yang sangat berarti, dengan mengoptimalisasikan produk dan layanan yang dibutuhkan oleh masyarakat dalam kesehariannya. Gojek awalnya hanya menyediakan tiga layanan, kini telah berevolusi menjadi 22 layanan </w:t>
      </w:r>
      <w:r w:rsidRPr="002B50C0">
        <w:rPr>
          <w:i/>
          <w:color w:val="101820"/>
          <w:sz w:val="22"/>
          <w:szCs w:val="22"/>
        </w:rPr>
        <w:t xml:space="preserve">on-demand </w:t>
      </w:r>
      <w:r w:rsidRPr="002B50C0">
        <w:rPr>
          <w:color w:val="101820"/>
          <w:sz w:val="22"/>
          <w:szCs w:val="22"/>
        </w:rPr>
        <w:t xml:space="preserve">untuk berbagai kebutuhan. Bahkan, aplikasi gojek juga menjadi </w:t>
      </w:r>
      <w:r w:rsidRPr="002B50C0">
        <w:rPr>
          <w:i/>
          <w:color w:val="101820"/>
          <w:sz w:val="22"/>
          <w:szCs w:val="22"/>
        </w:rPr>
        <w:t xml:space="preserve">platform </w:t>
      </w:r>
      <w:r w:rsidRPr="002B50C0">
        <w:rPr>
          <w:color w:val="101820"/>
          <w:sz w:val="22"/>
          <w:szCs w:val="22"/>
        </w:rPr>
        <w:t xml:space="preserve">sosial saat memperkenalkan fitur chat antar pengguna bulan Arpril lalu. Selain itu, konsumen Gojek dapat dengan mudah memberikan tip secara </w:t>
      </w:r>
      <w:r w:rsidRPr="002B50C0">
        <w:rPr>
          <w:i/>
          <w:color w:val="101820"/>
          <w:sz w:val="22"/>
          <w:szCs w:val="22"/>
        </w:rPr>
        <w:t xml:space="preserve">cashless </w:t>
      </w:r>
      <w:r w:rsidRPr="002B50C0">
        <w:rPr>
          <w:color w:val="101820"/>
          <w:sz w:val="22"/>
          <w:szCs w:val="22"/>
        </w:rPr>
        <w:t xml:space="preserve">melalui fitur </w:t>
      </w:r>
      <w:r w:rsidRPr="002B50C0">
        <w:rPr>
          <w:i/>
          <w:color w:val="101820"/>
          <w:sz w:val="22"/>
          <w:szCs w:val="22"/>
        </w:rPr>
        <w:t xml:space="preserve">tipping </w:t>
      </w:r>
      <w:r w:rsidR="003270B1">
        <w:rPr>
          <w:i/>
          <w:color w:val="101820"/>
          <w:sz w:val="22"/>
          <w:szCs w:val="22"/>
        </w:rPr>
        <w:t xml:space="preserve"> </w:t>
      </w:r>
      <w:r w:rsidR="003270B1">
        <w:rPr>
          <w:i/>
          <w:color w:val="101820"/>
          <w:sz w:val="22"/>
          <w:szCs w:val="22"/>
        </w:rPr>
        <w:fldChar w:fldCharType="begin" w:fldLock="1"/>
      </w:r>
      <w:r w:rsidR="003270B1">
        <w:rPr>
          <w:i/>
          <w:color w:val="101820"/>
          <w:sz w:val="22"/>
          <w:szCs w:val="22"/>
        </w:rPr>
        <w:instrText>ADDIN CSL_CITATION {"citationItems":[{"id":"ITEM-1","itemData":{"author":[{"dropping-particle":"","family":"Gojek","given":"","non-dropping-particle":"","parse-names":false,"suffix":""}],"id":"ITEM-1","issued":{"date-parts":[["2021"]]},"title":"Logo Baru Gojek, Simbol Evolusi jadi Platform Teknologi On-Demand Terdepan di Asia Tenggara","type":"article-newspaper"},"uris":["http://www.mendeley.com/documents/?uuid=e56f8d11-1601-44b0-b73a-0a7f8786373c"]}],"mendeley":{"formattedCitation":"(Gojek, 2021a)","plainTextFormattedCitation":"(Gojek, 2021a)","previouslyFormattedCitation":"(Gojek, 2021a)"},"properties":{"noteIndex":0},"schema":"https://github.com/citation-style-language/schema/raw/master/csl-citation.json"}</w:instrText>
      </w:r>
      <w:r w:rsidR="003270B1">
        <w:rPr>
          <w:i/>
          <w:color w:val="101820"/>
          <w:sz w:val="22"/>
          <w:szCs w:val="22"/>
        </w:rPr>
        <w:fldChar w:fldCharType="separate"/>
      </w:r>
      <w:r w:rsidR="003270B1" w:rsidRPr="003270B1">
        <w:rPr>
          <w:noProof/>
          <w:color w:val="101820"/>
          <w:sz w:val="22"/>
          <w:szCs w:val="22"/>
        </w:rPr>
        <w:t>(Gojek, 2021a)</w:t>
      </w:r>
      <w:r w:rsidR="003270B1">
        <w:rPr>
          <w:i/>
          <w:color w:val="101820"/>
          <w:sz w:val="22"/>
          <w:szCs w:val="22"/>
        </w:rPr>
        <w:fldChar w:fldCharType="end"/>
      </w:r>
      <w:r w:rsidR="003270B1">
        <w:rPr>
          <w:i/>
          <w:color w:val="101820"/>
          <w:sz w:val="22"/>
          <w:szCs w:val="22"/>
        </w:rPr>
        <w:t>.</w:t>
      </w:r>
    </w:p>
    <w:p w14:paraId="19B3FF4B" w14:textId="11748E7D" w:rsidR="00F13AE6" w:rsidRPr="002B50C0" w:rsidRDefault="00F13AE6" w:rsidP="00F13AE6">
      <w:pPr>
        <w:pStyle w:val="NormalWeb"/>
        <w:shd w:val="clear" w:color="auto" w:fill="FFFFFF"/>
        <w:spacing w:before="0" w:beforeAutospacing="0" w:after="0" w:afterAutospacing="0"/>
        <w:ind w:firstLine="567"/>
        <w:jc w:val="both"/>
        <w:rPr>
          <w:color w:val="101820"/>
          <w:sz w:val="22"/>
          <w:szCs w:val="22"/>
        </w:rPr>
      </w:pPr>
      <w:r w:rsidRPr="002B50C0">
        <w:rPr>
          <w:color w:val="101820"/>
          <w:sz w:val="22"/>
          <w:szCs w:val="22"/>
        </w:rPr>
        <w:t>Suksesnya Gojek, ditandai dengan dianugerahi penghargaan “Nikkei Asia Prize ke-24 untuk Inovasi Ekonomi dan Bisnis” di Tokyo. Penghargaan tersebut berkaitan dengan kontribusi yang telah dilakukan Gojek dalam turut serta mendorong pertumbuhan ekonomi, dan selain itu memberikan kemudahan bagi para pengguna dalam hal transportasi, makanan, dan pembayaran. Kontribusi yang lainnya dapat meningkatkan pendapatan para mitranya</w:t>
      </w:r>
      <w:r w:rsidR="003270B1">
        <w:rPr>
          <w:color w:val="101820"/>
          <w:sz w:val="22"/>
          <w:szCs w:val="22"/>
        </w:rPr>
        <w:t xml:space="preserve"> </w:t>
      </w:r>
      <w:r w:rsidR="003270B1">
        <w:rPr>
          <w:color w:val="101820"/>
          <w:sz w:val="22"/>
          <w:szCs w:val="22"/>
        </w:rPr>
        <w:fldChar w:fldCharType="begin" w:fldLock="1"/>
      </w:r>
      <w:r w:rsidR="00E676BE">
        <w:rPr>
          <w:color w:val="101820"/>
          <w:sz w:val="22"/>
          <w:szCs w:val="22"/>
        </w:rPr>
        <w:instrText>ADDIN CSL_CITATION {"citationItems":[{"id":"ITEM-1","itemData":{"author":[{"dropping-particle":"","family":"Gojek","given":"","non-dropping-particle":"","parse-names":false,"suffix":""}],"id":"ITEM-1","issued":{"date-parts":[["2021"]]},"title":"Raih Nikkei Asia Prize, Nadiem Makarim jadi Tokoh Teknologi Termuda untuk Inovasi Ekonomi dan Bisnis se-Asia","type":"article-newspaper"},"uris":["http://www.mendeley.com/documents/?uuid=a70990c2-7ef4-490f-b95a-f91c6421b246"]}],"mendeley":{"formattedCitation":"(Gojek, 2021c)","plainTextFormattedCitation":"(Gojek, 2021c)","previouslyFormattedCitation":"(Gojek, 2021c)"},"properties":{"noteIndex":0},"schema":"https://github.com/citation-style-language/schema/raw/master/csl-citation.json"}</w:instrText>
      </w:r>
      <w:r w:rsidR="003270B1">
        <w:rPr>
          <w:color w:val="101820"/>
          <w:sz w:val="22"/>
          <w:szCs w:val="22"/>
        </w:rPr>
        <w:fldChar w:fldCharType="separate"/>
      </w:r>
      <w:r w:rsidR="003270B1" w:rsidRPr="003270B1">
        <w:rPr>
          <w:noProof/>
          <w:color w:val="101820"/>
          <w:sz w:val="22"/>
          <w:szCs w:val="22"/>
        </w:rPr>
        <w:t>(Gojek, 2021c)</w:t>
      </w:r>
      <w:r w:rsidR="003270B1">
        <w:rPr>
          <w:color w:val="101820"/>
          <w:sz w:val="22"/>
          <w:szCs w:val="22"/>
        </w:rPr>
        <w:fldChar w:fldCharType="end"/>
      </w:r>
      <w:r w:rsidR="003270B1">
        <w:rPr>
          <w:color w:val="101820"/>
          <w:sz w:val="22"/>
          <w:szCs w:val="22"/>
        </w:rPr>
        <w:t>.</w:t>
      </w:r>
    </w:p>
    <w:p w14:paraId="2955AA5A" w14:textId="0632DAE3" w:rsidR="00F13AE6" w:rsidRPr="002B50C0" w:rsidRDefault="00F13AE6" w:rsidP="00F13AE6">
      <w:pPr>
        <w:pStyle w:val="NormalWeb"/>
        <w:shd w:val="clear" w:color="auto" w:fill="FFFFFF"/>
        <w:spacing w:before="0" w:beforeAutospacing="0" w:after="0" w:afterAutospacing="0"/>
        <w:ind w:firstLine="567"/>
        <w:jc w:val="both"/>
        <w:rPr>
          <w:color w:val="101820"/>
          <w:sz w:val="22"/>
          <w:szCs w:val="22"/>
        </w:rPr>
      </w:pPr>
      <w:r w:rsidRPr="002B50C0">
        <w:rPr>
          <w:color w:val="101820"/>
          <w:sz w:val="22"/>
          <w:szCs w:val="22"/>
        </w:rPr>
        <w:t xml:space="preserve">Gebrakan lain yang dilakukan oleh Gojek adalah mergernya Gojek dengan </w:t>
      </w:r>
      <w:r w:rsidRPr="002B50C0">
        <w:rPr>
          <w:i/>
          <w:color w:val="101820"/>
          <w:sz w:val="22"/>
          <w:szCs w:val="22"/>
        </w:rPr>
        <w:t>e-commerce</w:t>
      </w:r>
      <w:r w:rsidRPr="002B50C0">
        <w:rPr>
          <w:color w:val="101820"/>
          <w:sz w:val="22"/>
          <w:szCs w:val="22"/>
        </w:rPr>
        <w:t xml:space="preserve"> terbesar Indonesia Tokopedia. Pada 17 Mei 2021 resmi bergabung, sekaligus memperkenalkan nama GoTo yang merupakan nama baru perusahaan tersebut. Dalam keterangan resminya, GoTo Group menggabungkan </w:t>
      </w:r>
      <w:r w:rsidRPr="002B50C0">
        <w:rPr>
          <w:i/>
          <w:color w:val="101820"/>
          <w:sz w:val="22"/>
          <w:szCs w:val="22"/>
        </w:rPr>
        <w:t xml:space="preserve">e-niaga, </w:t>
      </w:r>
      <w:r w:rsidRPr="002B50C0">
        <w:rPr>
          <w:color w:val="101820"/>
          <w:sz w:val="22"/>
          <w:szCs w:val="22"/>
        </w:rPr>
        <w:t>sesuai permintaan, dan layanan keuangan, menciptakan platform pertama di Asia Tenggara yang menampung tiga kasus penggunaan penting ini dalam satu ekosistem. “Ekosistem GoTo mencakup 20% dari PDB Indonesia dan akan terus berkembang, melayani 270 juta konsumen Indonesia, serta pasar lain yang tumbuh cepat dan berkembang di Asia Tenggara” ungkap keterangan resmi tersebut</w:t>
      </w:r>
      <w:r w:rsidR="003270B1">
        <w:rPr>
          <w:color w:val="101820"/>
          <w:sz w:val="22"/>
          <w:szCs w:val="22"/>
        </w:rPr>
        <w:t xml:space="preserve"> </w:t>
      </w:r>
      <w:r w:rsidR="003270B1">
        <w:rPr>
          <w:color w:val="101820"/>
          <w:sz w:val="22"/>
          <w:szCs w:val="22"/>
        </w:rPr>
        <w:fldChar w:fldCharType="begin" w:fldLock="1"/>
      </w:r>
      <w:r w:rsidR="003270B1">
        <w:rPr>
          <w:color w:val="101820"/>
          <w:sz w:val="22"/>
          <w:szCs w:val="22"/>
        </w:rPr>
        <w:instrText>ADDIN CSL_CITATION {"citationItems":[{"id":"ITEM-1","itemData":{"author":[{"dropping-particle":"","family":"Wareza","given":"M","non-dropping-particle":"","parse-names":false,"suffix":""}],"id":"ITEM-1","issued":{"date-parts":[["2021"]]},"title":"Resmi! Tokopedia &amp; Gojek Merger Hari ini, Namanya GoTo","type":"article-newspaper"},"uris":["http://www.mendeley.com/documents/?uuid=935942f3-ca75-4479-a957-2f91989806ba"]}],"mendeley":{"formattedCitation":"(Wareza, 2021)","plainTextFormattedCitation":"(Wareza, 2021)","previouslyFormattedCitation":"(Wareza, 2021)"},"properties":{"noteIndex":0},"schema":"https://github.com/citation-style-language/schema/raw/master/csl-citation.json"}</w:instrText>
      </w:r>
      <w:r w:rsidR="003270B1">
        <w:rPr>
          <w:color w:val="101820"/>
          <w:sz w:val="22"/>
          <w:szCs w:val="22"/>
        </w:rPr>
        <w:fldChar w:fldCharType="separate"/>
      </w:r>
      <w:r w:rsidR="003270B1" w:rsidRPr="003270B1">
        <w:rPr>
          <w:noProof/>
          <w:color w:val="101820"/>
          <w:sz w:val="22"/>
          <w:szCs w:val="22"/>
        </w:rPr>
        <w:t>(Wareza, 2021)</w:t>
      </w:r>
      <w:r w:rsidR="003270B1">
        <w:rPr>
          <w:color w:val="101820"/>
          <w:sz w:val="22"/>
          <w:szCs w:val="22"/>
        </w:rPr>
        <w:fldChar w:fldCharType="end"/>
      </w:r>
      <w:r w:rsidR="003270B1">
        <w:rPr>
          <w:color w:val="101820"/>
          <w:sz w:val="22"/>
          <w:szCs w:val="22"/>
        </w:rPr>
        <w:t>.</w:t>
      </w:r>
      <w:r w:rsidRPr="002B50C0">
        <w:rPr>
          <w:color w:val="101820"/>
          <w:sz w:val="22"/>
          <w:szCs w:val="22"/>
        </w:rPr>
        <w:t xml:space="preserve"> </w:t>
      </w:r>
    </w:p>
    <w:p w14:paraId="56750AD2" w14:textId="4B22743A" w:rsidR="00F13AE6" w:rsidRPr="002B50C0" w:rsidRDefault="00F13AE6" w:rsidP="00F13AE6">
      <w:pPr>
        <w:pStyle w:val="NormalWeb"/>
        <w:shd w:val="clear" w:color="auto" w:fill="FFFFFF"/>
        <w:spacing w:before="0" w:beforeAutospacing="0" w:after="0" w:afterAutospacing="0"/>
        <w:ind w:firstLine="567"/>
        <w:jc w:val="both"/>
        <w:rPr>
          <w:color w:val="101820"/>
          <w:sz w:val="22"/>
          <w:szCs w:val="22"/>
        </w:rPr>
      </w:pPr>
      <w:r w:rsidRPr="002B50C0">
        <w:rPr>
          <w:color w:val="101820"/>
          <w:sz w:val="22"/>
          <w:szCs w:val="22"/>
        </w:rPr>
        <w:t>Mergernya dua perusahaan besar ini maka integrasi bisnis keduanya akan menghasilkan suatu ekosistem digital raksasa yang tidak dapat disaingi oleh perusahaan kompetitor lainnya, dilihat dari segi layanan, Gojek maupun Tokopedia akan tumbuh saling melengkapi dan memperkuat. Terlihat pada sistem pembayaran melalui dompet digital yang menjadi andalan Gojek. Ekonom Bhima Ydhistira mengungkapkan. “Tentu akan bagus ketika e-commerce bergabung dengan Gojek transportasi online, Gopay untuk pembayaran, maka akan melengkapi ekosistem digital. Karena di sisi yang lain dengan adanya efisiensi dan integrase ekosistem digital, bisa menekan biaya dari misalkan distribusi atau ongkos kirim misalnya”</w:t>
      </w:r>
      <w:r w:rsidR="003270B1">
        <w:rPr>
          <w:color w:val="101820"/>
          <w:sz w:val="22"/>
          <w:szCs w:val="22"/>
        </w:rPr>
        <w:t xml:space="preserve"> </w:t>
      </w:r>
      <w:r w:rsidR="00E91DEC">
        <w:rPr>
          <w:color w:val="101820"/>
          <w:sz w:val="22"/>
          <w:szCs w:val="22"/>
        </w:rPr>
        <w:fldChar w:fldCharType="begin" w:fldLock="1"/>
      </w:r>
      <w:r w:rsidR="007006F7">
        <w:rPr>
          <w:color w:val="101820"/>
          <w:sz w:val="22"/>
          <w:szCs w:val="22"/>
        </w:rPr>
        <w:instrText>ADDIN CSL_CITATION {"citationItems":[{"id":"ITEM-1","itemData":{"author":[{"dropping-particle":"","family":"TIMES","given":"IDN","non-dropping-particle":"","parse-names":false,"suffix":""}],"id":"ITEM-1","issued":{"date-parts":[["2021"]]},"title":"Apa yang Terjadi setelah Gojek dan Tokopedia Merger?","type":"article-newspaper"},"uris":["http://www.mendeley.com/documents/?uuid=f96d93e4-7f3d-4cfb-b9cd-fe040f3fe66f"]}],"mendeley":{"formattedCitation":"(TIMES, 2021)","plainTextFormattedCitation":"(TIMES, 2021)","previouslyFormattedCitation":"(TIMES, 2021)"},"properties":{"noteIndex":0},"schema":"https://github.com/citation-style-language/schema/raw/master/csl-citation.json"}</w:instrText>
      </w:r>
      <w:r w:rsidR="00E91DEC">
        <w:rPr>
          <w:color w:val="101820"/>
          <w:sz w:val="22"/>
          <w:szCs w:val="22"/>
        </w:rPr>
        <w:fldChar w:fldCharType="separate"/>
      </w:r>
      <w:r w:rsidR="00E91DEC" w:rsidRPr="00E91DEC">
        <w:rPr>
          <w:noProof/>
          <w:color w:val="101820"/>
          <w:sz w:val="22"/>
          <w:szCs w:val="22"/>
        </w:rPr>
        <w:t>(TIMES, 2021)</w:t>
      </w:r>
      <w:r w:rsidR="00E91DEC">
        <w:rPr>
          <w:color w:val="101820"/>
          <w:sz w:val="22"/>
          <w:szCs w:val="22"/>
        </w:rPr>
        <w:fldChar w:fldCharType="end"/>
      </w:r>
      <w:r w:rsidR="003270B1">
        <w:rPr>
          <w:color w:val="101820"/>
          <w:sz w:val="22"/>
          <w:szCs w:val="22"/>
        </w:rPr>
        <w:t>.</w:t>
      </w:r>
    </w:p>
    <w:p w14:paraId="632D091B" w14:textId="75C0CBB9" w:rsidR="00F13AE6" w:rsidRPr="002B50C0" w:rsidRDefault="00F13AE6" w:rsidP="00F13AE6">
      <w:pPr>
        <w:pStyle w:val="NormalWeb"/>
        <w:shd w:val="clear" w:color="auto" w:fill="FFFFFF"/>
        <w:spacing w:before="0" w:beforeAutospacing="0" w:after="0" w:afterAutospacing="0"/>
        <w:ind w:firstLine="567"/>
        <w:jc w:val="both"/>
        <w:rPr>
          <w:color w:val="101820"/>
          <w:sz w:val="22"/>
          <w:szCs w:val="22"/>
        </w:rPr>
      </w:pPr>
      <w:r w:rsidRPr="002B50C0">
        <w:rPr>
          <w:color w:val="101820"/>
          <w:sz w:val="22"/>
          <w:szCs w:val="22"/>
        </w:rPr>
        <w:t>Seperti diketahui, GoPay adalah dompet digital serba bisa. Mulai dari transaksi cepat untuk semua layanan Gojek dan ratusan rekan usaha, hingga mengirim atau menerima uang dengan mudah, semua be</w:t>
      </w:r>
      <w:r w:rsidR="006E0480">
        <w:rPr>
          <w:color w:val="101820"/>
          <w:sz w:val="22"/>
          <w:szCs w:val="22"/>
        </w:rPr>
        <w:t>ba</w:t>
      </w:r>
      <w:r w:rsidRPr="002B50C0">
        <w:rPr>
          <w:color w:val="101820"/>
          <w:sz w:val="22"/>
          <w:szCs w:val="22"/>
        </w:rPr>
        <w:t>s dilakukan Bersama GoPay</w:t>
      </w:r>
      <w:r w:rsidR="00E676BE">
        <w:rPr>
          <w:color w:val="101820"/>
          <w:sz w:val="22"/>
          <w:szCs w:val="22"/>
        </w:rPr>
        <w:t xml:space="preserve"> </w:t>
      </w:r>
      <w:r w:rsidR="00E676BE">
        <w:rPr>
          <w:color w:val="101820"/>
          <w:sz w:val="22"/>
          <w:szCs w:val="22"/>
        </w:rPr>
        <w:fldChar w:fldCharType="begin" w:fldLock="1"/>
      </w:r>
      <w:r w:rsidR="00E676BE">
        <w:rPr>
          <w:color w:val="101820"/>
          <w:sz w:val="22"/>
          <w:szCs w:val="22"/>
        </w:rPr>
        <w:instrText>ADDIN CSL_CITATION {"citationItems":[{"id":"ITEM-1","itemData":{"author":[{"dropping-particle":"","family":"Gojek","given":"","non-dropping-particle":"","parse-names":false,"suffix":""}],"id":"ITEM-1","issued":{"date-parts":[["2021"]]},"title":"No Title","type":"article-newspaper"},"uris":["http://www.mendeley.com/documents/?uuid=7f244f06-89c4-4c4c-8de6-f50067a7db65"]}],"mendeley":{"formattedCitation":"(Gojek, 2021b)","plainTextFormattedCitation":"(Gojek, 2021b)","previouslyFormattedCitation":"(Gojek, 2021b)"},"properties":{"noteIndex":0},"schema":"https://github.com/citation-style-language/schema/raw/master/csl-citation.json"}</w:instrText>
      </w:r>
      <w:r w:rsidR="00E676BE">
        <w:rPr>
          <w:color w:val="101820"/>
          <w:sz w:val="22"/>
          <w:szCs w:val="22"/>
        </w:rPr>
        <w:fldChar w:fldCharType="separate"/>
      </w:r>
      <w:r w:rsidR="00E676BE" w:rsidRPr="00E676BE">
        <w:rPr>
          <w:noProof/>
          <w:color w:val="101820"/>
          <w:sz w:val="22"/>
          <w:szCs w:val="22"/>
        </w:rPr>
        <w:t>(Gojek, 2021b)</w:t>
      </w:r>
      <w:r w:rsidR="00E676BE">
        <w:rPr>
          <w:color w:val="101820"/>
          <w:sz w:val="22"/>
          <w:szCs w:val="22"/>
        </w:rPr>
        <w:fldChar w:fldCharType="end"/>
      </w:r>
      <w:r w:rsidR="00E676BE">
        <w:rPr>
          <w:color w:val="101820"/>
          <w:sz w:val="22"/>
          <w:szCs w:val="22"/>
        </w:rPr>
        <w:t xml:space="preserve">. </w:t>
      </w:r>
      <w:r w:rsidRPr="002B50C0">
        <w:rPr>
          <w:color w:val="101820"/>
          <w:sz w:val="22"/>
          <w:szCs w:val="22"/>
        </w:rPr>
        <w:t>GoPay kini memudahkan pelanggan Gojek untuk proses bayar memba</w:t>
      </w:r>
      <w:r w:rsidR="00B02B5F">
        <w:rPr>
          <w:color w:val="101820"/>
          <w:sz w:val="22"/>
          <w:szCs w:val="22"/>
        </w:rPr>
        <w:t>y</w:t>
      </w:r>
      <w:r w:rsidRPr="002B50C0">
        <w:rPr>
          <w:color w:val="101820"/>
          <w:sz w:val="22"/>
          <w:szCs w:val="22"/>
        </w:rPr>
        <w:t xml:space="preserve">ar, dari belanja </w:t>
      </w:r>
      <w:r w:rsidRPr="002B50C0">
        <w:rPr>
          <w:i/>
          <w:color w:val="101820"/>
          <w:sz w:val="22"/>
          <w:szCs w:val="22"/>
        </w:rPr>
        <w:t xml:space="preserve">online, </w:t>
      </w:r>
      <w:r w:rsidRPr="002B50C0">
        <w:rPr>
          <w:color w:val="101820"/>
          <w:sz w:val="22"/>
          <w:szCs w:val="22"/>
        </w:rPr>
        <w:t>bayar makan di</w:t>
      </w:r>
      <w:r w:rsidR="00B02B5F">
        <w:rPr>
          <w:color w:val="101820"/>
          <w:sz w:val="22"/>
          <w:szCs w:val="22"/>
        </w:rPr>
        <w:t xml:space="preserve"> </w:t>
      </w:r>
      <w:r w:rsidRPr="002B50C0">
        <w:rPr>
          <w:color w:val="101820"/>
          <w:sz w:val="22"/>
          <w:szCs w:val="22"/>
        </w:rPr>
        <w:t xml:space="preserve">restoran, belanja di supermarket, hingga membayar tagihan dan pembelian pulsa. Para konsumen sangat dimanjakan dan dimudahkan dengan sistem yang diberikan Gojek dan pembayaran melalui GoPay. Tak perlu ribet untuk membawa uang </w:t>
      </w:r>
      <w:r w:rsidRPr="00B02B5F">
        <w:rPr>
          <w:i/>
          <w:color w:val="101820"/>
          <w:sz w:val="22"/>
          <w:szCs w:val="22"/>
        </w:rPr>
        <w:t>cash</w:t>
      </w:r>
      <w:r w:rsidRPr="002B50C0">
        <w:rPr>
          <w:color w:val="101820"/>
          <w:sz w:val="22"/>
          <w:szCs w:val="22"/>
        </w:rPr>
        <w:t xml:space="preserve"> kemana-mana. Terlebih lagi dengan berbagai promo yang ditawarkan membuat pera konsumen sulit untuk pindah ke lain hati.</w:t>
      </w:r>
    </w:p>
    <w:p w14:paraId="51C34373" w14:textId="77777777" w:rsidR="00F13AE6" w:rsidRPr="002B50C0" w:rsidRDefault="00F13AE6" w:rsidP="00F13AE6">
      <w:pPr>
        <w:pStyle w:val="NormalWeb"/>
        <w:shd w:val="clear" w:color="auto" w:fill="FFFFFF"/>
        <w:spacing w:before="0" w:beforeAutospacing="0" w:after="0" w:afterAutospacing="0"/>
        <w:ind w:firstLine="567"/>
        <w:jc w:val="both"/>
        <w:rPr>
          <w:color w:val="101820"/>
          <w:sz w:val="22"/>
          <w:szCs w:val="22"/>
        </w:rPr>
      </w:pPr>
      <w:r w:rsidRPr="002B50C0">
        <w:rPr>
          <w:color w:val="101820"/>
          <w:sz w:val="22"/>
          <w:szCs w:val="22"/>
        </w:rPr>
        <w:lastRenderedPageBreak/>
        <w:t>Gojek selalu memperbarui tema iklan GoPay yang disuguhkan kepada para konsumennya, berbagai tema yang unik dan menarik dipersembahkan kepada para konsumen, tapi satu yang pasti pesan yang disampaikan oleh GoPay selalu menarik. Penggunaan kalimat yang disuguhkan dengan menggunakan tanda pagar pun selalu mudah diingat, seperti Wujudkan keinginanmu, sesuai dengan caramu, Pakai GoPay untuk Kebebasan Bertransaksi #DuitYourWay. Dapat dilihat Gojek memang ingin menyampaikan pesan yang mudah diingat oleh semua konsumennya, sehingga kalimat yang digunakan merupakan kalimat yang sering diucapkan dalam keseharian di masyarakat.</w:t>
      </w:r>
    </w:p>
    <w:p w14:paraId="4AFF692B" w14:textId="77777777" w:rsidR="00F13AE6" w:rsidRPr="002B50C0" w:rsidRDefault="00F13AE6" w:rsidP="00F13AE6">
      <w:pPr>
        <w:pStyle w:val="NormalWeb"/>
        <w:shd w:val="clear" w:color="auto" w:fill="FFFFFF"/>
        <w:spacing w:before="0" w:beforeAutospacing="0" w:after="0" w:afterAutospacing="0"/>
        <w:ind w:firstLine="567"/>
        <w:jc w:val="both"/>
        <w:rPr>
          <w:color w:val="101820"/>
          <w:sz w:val="22"/>
          <w:szCs w:val="22"/>
        </w:rPr>
      </w:pPr>
      <w:r w:rsidRPr="002B50C0">
        <w:rPr>
          <w:color w:val="101820"/>
          <w:sz w:val="22"/>
          <w:szCs w:val="22"/>
        </w:rPr>
        <w:t xml:space="preserve">Iklan GoPay memiliki sisi kreatif tersendiri, tema yang diangkat dikemas secara menarik, sehingga siapapun yang melihat sangat kagum dengan menunjukan keratifitas anak bangsa yang patut diberi apresiasi, terlihat dari versi iklan GoPay terbaru yang mengangkat tema tentang </w:t>
      </w:r>
      <w:r w:rsidRPr="00B02B5F">
        <w:rPr>
          <w:i/>
          <w:color w:val="101820"/>
          <w:sz w:val="22"/>
          <w:szCs w:val="22"/>
        </w:rPr>
        <w:t>cover</w:t>
      </w:r>
      <w:r w:rsidRPr="002B50C0">
        <w:rPr>
          <w:color w:val="101820"/>
          <w:sz w:val="22"/>
          <w:szCs w:val="22"/>
        </w:rPr>
        <w:t xml:space="preserve"> buku pembelajaran Bahasa tahun 90an, dengan memperkenalkan sosok Budi yang memiliki sifat yang baik hati dan selalu menolong. Banyak versi iklan yang dikeluarkan oleh Gojek, dari Belajar Bahasa Indonesia, Budi Belajar Membaca dan Menulis, dan Kenalin Ini Budi, Anak Baik Budiman.</w:t>
      </w:r>
    </w:p>
    <w:p w14:paraId="43728105" w14:textId="184F3959" w:rsidR="00F13AE6" w:rsidRPr="002B50C0" w:rsidRDefault="00F13AE6" w:rsidP="00F13AE6">
      <w:pPr>
        <w:pStyle w:val="NormalWeb"/>
        <w:shd w:val="clear" w:color="auto" w:fill="FFFFFF"/>
        <w:spacing w:before="0" w:beforeAutospacing="0" w:after="0" w:afterAutospacing="0"/>
        <w:ind w:firstLine="567"/>
        <w:jc w:val="both"/>
        <w:rPr>
          <w:color w:val="101820"/>
          <w:sz w:val="22"/>
          <w:szCs w:val="22"/>
        </w:rPr>
      </w:pPr>
      <w:r w:rsidRPr="002B50C0">
        <w:rPr>
          <w:color w:val="101820"/>
          <w:sz w:val="22"/>
          <w:szCs w:val="22"/>
        </w:rPr>
        <w:t>Dari pemilihan sosok Budi  yang baik hati dan suka menolong dapat disimpulkan bahwa iklan GoPay mengusung tema lokal yang kerap diangkat sebagai media promosi sekaligus menghibur, dan mengajak masyarakat untuk turut mendukung produk lokal, saling bahu membahu dengan aksi kecil yang nyata</w:t>
      </w:r>
      <w:r w:rsidRPr="00BF61A6">
        <w:rPr>
          <w:sz w:val="22"/>
          <w:szCs w:val="22"/>
        </w:rPr>
        <w:t xml:space="preserve">, dalam </w:t>
      </w:r>
      <w:r w:rsidRPr="002B50C0">
        <w:rPr>
          <w:color w:val="101820"/>
          <w:sz w:val="22"/>
          <w:szCs w:val="22"/>
        </w:rPr>
        <w:t xml:space="preserve">membantu pertumbuhan usaha-usaha lokal untuk terus bertahan dan bangkit bersama ditengah pandemik saat ini. Berlatar belakang tersebut, peneliti ingin menganalisa visual Iklan GoPay versi Belajar Membaca dan Menulis. </w:t>
      </w:r>
    </w:p>
    <w:p w14:paraId="07BB7F99" w14:textId="77777777" w:rsidR="00A41A67" w:rsidRPr="00C90B02" w:rsidRDefault="00A41A67" w:rsidP="00A41A67"/>
    <w:p w14:paraId="3F1ACC27" w14:textId="47635402" w:rsidR="00A41A67" w:rsidRPr="00C90B02" w:rsidRDefault="00A41A67" w:rsidP="00A41A67">
      <w:r w:rsidRPr="00A41A67">
        <w:rPr>
          <w:rStyle w:val="Heading1Char"/>
          <w:rFonts w:eastAsia="Calibri"/>
        </w:rPr>
        <w:t>METODE PENELITIAN</w:t>
      </w:r>
      <w:r w:rsidRPr="00C90B02">
        <w:t xml:space="preserve"> </w:t>
      </w:r>
    </w:p>
    <w:p w14:paraId="37204BC3" w14:textId="49C6B538" w:rsidR="00EF0582" w:rsidRPr="00667102" w:rsidRDefault="00A41A67" w:rsidP="00EF0582">
      <w:pPr>
        <w:pStyle w:val="ListParagraph"/>
        <w:ind w:left="0" w:firstLine="709"/>
        <w:rPr>
          <w:rFonts w:ascii="Book Antiqua" w:hAnsi="Book Antiqua"/>
          <w:b/>
          <w:bCs/>
          <w:sz w:val="24"/>
          <w:szCs w:val="24"/>
        </w:rPr>
      </w:pPr>
      <w:r w:rsidRPr="00C90B02">
        <w:t xml:space="preserve">Metode penelitian </w:t>
      </w:r>
      <w:r w:rsidR="0099449A">
        <w:t>pada penelitian ini menggunakan metode kualitatif dengan pendekatan analisi</w:t>
      </w:r>
      <w:r w:rsidR="00977413">
        <w:t>s</w:t>
      </w:r>
      <w:r w:rsidR="0099449A">
        <w:t xml:space="preserve"> visual. </w:t>
      </w:r>
      <w:r w:rsidR="00EF0582" w:rsidRPr="00EF0582">
        <w:t>Dalam data yang diperoleh  dari penelitian kualitatif biasanya tidak teratur dan relative banyak, sehingga dapat membuat peneliti untuk mendata, mengumpulkan, mengkaji, dan mengklasifikasikan data yang diperoleh</w:t>
      </w:r>
      <w:r w:rsidR="00715EE4">
        <w:t xml:space="preserve"> </w:t>
      </w:r>
      <w:r w:rsidR="00715EE4">
        <w:fldChar w:fldCharType="begin" w:fldLock="1"/>
      </w:r>
      <w:r w:rsidR="00715EE4">
        <w:instrText>ADDIN CSL_CITATION {"citationItems":[{"id":"ITEM-1","itemData":{"author":[{"dropping-particle":"","family":"Endraswara","given":"Suwardi","non-dropping-particle":"","parse-names":false,"suffix":""}],"id":"ITEM-1","issued":{"date-parts":[["2003"]]},"title":"Metodelogi Penelitian Kebudayaan","type":"book"},"uris":["http://www.mendeley.com/documents/?uuid=f942ea79-1769-43b9-8040-e5821d5cc4bc"]}],"mendeley":{"formattedCitation":"(Endraswara, 2003)","manualFormatting":"(Endraswara, 2003: 15)","plainTextFormattedCitation":"(Endraswara, 2003)","previouslyFormattedCitation":"(Endraswara, 2003)"},"properties":{"noteIndex":0},"schema":"https://github.com/citation-style-language/schema/raw/master/csl-citation.json"}</w:instrText>
      </w:r>
      <w:r w:rsidR="00715EE4">
        <w:fldChar w:fldCharType="separate"/>
      </w:r>
      <w:r w:rsidR="00715EE4" w:rsidRPr="00715EE4">
        <w:rPr>
          <w:noProof/>
        </w:rPr>
        <w:t>(Endraswara, 2003</w:t>
      </w:r>
      <w:r w:rsidR="00715EE4">
        <w:rPr>
          <w:noProof/>
        </w:rPr>
        <w:t>: 15</w:t>
      </w:r>
      <w:r w:rsidR="00715EE4" w:rsidRPr="00715EE4">
        <w:rPr>
          <w:noProof/>
        </w:rPr>
        <w:t>)</w:t>
      </w:r>
      <w:r w:rsidR="00715EE4">
        <w:fldChar w:fldCharType="end"/>
      </w:r>
      <w:r w:rsidR="00EF0582" w:rsidRPr="00EF0582">
        <w:t>. Creswell menjelaskan bahwa penelitian kualitatif merupakan bagian untuk membuat pernyataan pandangan berlandaskan sudut pandang konstruktif atau berlandaskan sudut pandang partisipatori, atau penggabungannya</w:t>
      </w:r>
      <w:r w:rsidR="00715EE4">
        <w:t xml:space="preserve"> </w:t>
      </w:r>
      <w:r w:rsidR="00715EE4">
        <w:fldChar w:fldCharType="begin" w:fldLock="1"/>
      </w:r>
      <w:r w:rsidR="007A3480">
        <w:instrText>ADDIN CSL_CITATION {"citationItems":[{"id":"ITEM-1","itemData":{"author":[{"dropping-particle":"","family":"Rukajat","given":"Ajat","non-dropping-particle":"","parse-names":false,"suffix":""}],"id":"ITEM-1","issued":{"date-parts":[["2018"]]},"number-of-pages":"68","publisher":"Penerbit Deepublish","publisher-place":"Yogyakarta","title":"Pendekatan Penelitian Kualitatif (Qualitative Research Approach)","type":"book"},"uris":["http://www.mendeley.com/documents/?uuid=de6013af-ec66-4daa-8ab8-15cd221e0a56"]}],"mendeley":{"formattedCitation":"(Rukajat, 2018)","manualFormatting":"(Rukajat, 2018: 5)","plainTextFormattedCitation":"(Rukajat, 2018)","previouslyFormattedCitation":"(Rukajat, 2018)"},"properties":{"noteIndex":0},"schema":"https://github.com/citation-style-language/schema/raw/master/csl-citation.json"}</w:instrText>
      </w:r>
      <w:r w:rsidR="00715EE4">
        <w:fldChar w:fldCharType="separate"/>
      </w:r>
      <w:r w:rsidR="00715EE4" w:rsidRPr="00715EE4">
        <w:rPr>
          <w:noProof/>
        </w:rPr>
        <w:t>(Rukajat, 2018</w:t>
      </w:r>
      <w:r w:rsidR="00715EE4">
        <w:rPr>
          <w:noProof/>
        </w:rPr>
        <w:t>: 5</w:t>
      </w:r>
      <w:r w:rsidR="00715EE4" w:rsidRPr="00715EE4">
        <w:rPr>
          <w:noProof/>
        </w:rPr>
        <w:t>)</w:t>
      </w:r>
      <w:r w:rsidR="00715EE4">
        <w:fldChar w:fldCharType="end"/>
      </w:r>
      <w:r w:rsidR="00715EE4">
        <w:t xml:space="preserve">. </w:t>
      </w:r>
    </w:p>
    <w:p w14:paraId="0216B728" w14:textId="62F4B54E" w:rsidR="00A41A67" w:rsidRPr="00C90B02" w:rsidRDefault="00977413" w:rsidP="00816162">
      <w:pPr>
        <w:pStyle w:val="BodyText"/>
      </w:pPr>
      <w:r>
        <w:t xml:space="preserve">Penelitian ini akan mengkaji iklan GoPay versi Belajar Membaca dan Menulis, peneliti membatasi lingkup bahasan hanya pada visual dan karakter Budi. </w:t>
      </w:r>
      <w:r w:rsidR="00616C5B">
        <w:t>Peneliti akan mendeskripsikan elemen-elemen visual yang ada pada iklan tersebut dengan menggunakan pendekatan analisis visual. Teknik pengumpulan data yang dilakukan adalah dengan studi pustaka yang diperoleh melalui artikel jurnal</w:t>
      </w:r>
      <w:r w:rsidR="00A60949">
        <w:t xml:space="preserve"> dan buku-buku. </w:t>
      </w:r>
    </w:p>
    <w:p w14:paraId="3C7D3BD8" w14:textId="77777777" w:rsidR="00A41A67" w:rsidRDefault="00A41A67" w:rsidP="00A41A67"/>
    <w:p w14:paraId="2B6D9DCC" w14:textId="76BCBD45" w:rsidR="00A41A67" w:rsidRPr="00C90B02" w:rsidRDefault="00A41A67" w:rsidP="00A41A67">
      <w:r w:rsidRPr="00816162">
        <w:rPr>
          <w:rStyle w:val="Heading1Char"/>
          <w:rFonts w:eastAsia="Calibri"/>
        </w:rPr>
        <w:t>HASIL DAN PEMBAHASAN</w:t>
      </w:r>
      <w:r w:rsidRPr="00C90B02">
        <w:t xml:space="preserve"> </w:t>
      </w:r>
    </w:p>
    <w:p w14:paraId="274B5ACD" w14:textId="4F773153" w:rsidR="00A41A67" w:rsidRPr="00C90B02" w:rsidRDefault="00C42FF9" w:rsidP="00816162">
      <w:pPr>
        <w:pStyle w:val="BodyText"/>
      </w:pPr>
      <w:r>
        <w:t xml:space="preserve">Versi iklan GoPay yang akan peneliti </w:t>
      </w:r>
      <w:r w:rsidR="00B02B5F">
        <w:t xml:space="preserve">kaji </w:t>
      </w:r>
      <w:r>
        <w:t xml:space="preserve">adalah versi Buku Bahasa Indonesia, Belajar Membaca dan Menulis dengan </w:t>
      </w:r>
      <w:r w:rsidR="00B02B5F">
        <w:t xml:space="preserve">satu </w:t>
      </w:r>
      <w:r>
        <w:t>tokoh di dalamnya yaitu Budi. Penggunaan tokoh Budi pada iklan ini untuk</w:t>
      </w:r>
      <w:r w:rsidR="00A93BE0">
        <w:t xml:space="preserve"> memperkenalkan dan membangkitkan </w:t>
      </w:r>
      <w:r w:rsidR="00B02B5F">
        <w:t>k</w:t>
      </w:r>
      <w:r w:rsidR="00A93BE0">
        <w:t xml:space="preserve">embali memori penonton. </w:t>
      </w:r>
      <w:r>
        <w:t>Iklan ini menampilkan halaman-halaman dari isi buku tersebut yang akan peneliti kaji.</w:t>
      </w:r>
    </w:p>
    <w:p w14:paraId="10E72D16" w14:textId="77777777" w:rsidR="00A41A67" w:rsidRDefault="00A41A67" w:rsidP="00A41A67"/>
    <w:p w14:paraId="0FB96AD4" w14:textId="49114F16" w:rsidR="00A41A67" w:rsidRDefault="00756A61" w:rsidP="00816162">
      <w:pPr>
        <w:pStyle w:val="Heading2"/>
      </w:pPr>
      <w:r>
        <w:t>Pengertian Iklan</w:t>
      </w:r>
      <w:r w:rsidR="00A41A67" w:rsidRPr="00C90B02">
        <w:t xml:space="preserve"> </w:t>
      </w:r>
    </w:p>
    <w:p w14:paraId="5DCDD99C" w14:textId="217E01BB" w:rsidR="00756A61" w:rsidRPr="002B50C0" w:rsidRDefault="00E676BE" w:rsidP="00756A61">
      <w:pPr>
        <w:pStyle w:val="NormalWeb"/>
        <w:shd w:val="clear" w:color="auto" w:fill="FFFFFF"/>
        <w:spacing w:before="0" w:beforeAutospacing="0" w:after="0" w:afterAutospacing="0"/>
        <w:ind w:firstLine="567"/>
        <w:jc w:val="both"/>
        <w:rPr>
          <w:color w:val="101820"/>
          <w:sz w:val="22"/>
          <w:szCs w:val="22"/>
        </w:rPr>
      </w:pPr>
      <w:r>
        <w:rPr>
          <w:color w:val="101820"/>
          <w:sz w:val="22"/>
          <w:szCs w:val="22"/>
        </w:rPr>
        <w:t xml:space="preserve">Menurut </w:t>
      </w:r>
      <w:r w:rsidR="00756A61" w:rsidRPr="002B50C0">
        <w:rPr>
          <w:color w:val="101820"/>
          <w:sz w:val="22"/>
          <w:szCs w:val="22"/>
        </w:rPr>
        <w:t xml:space="preserve">Morissan </w:t>
      </w:r>
      <w:r>
        <w:rPr>
          <w:color w:val="101820"/>
          <w:sz w:val="22"/>
          <w:szCs w:val="22"/>
        </w:rPr>
        <w:t>i</w:t>
      </w:r>
      <w:r w:rsidR="00756A61" w:rsidRPr="002B50C0">
        <w:rPr>
          <w:color w:val="101820"/>
          <w:sz w:val="22"/>
          <w:szCs w:val="22"/>
        </w:rPr>
        <w:t>klan merupakan salah satu bentuk promosi yang paling dikenal, hal tersebut dikarenakan daya jangkau yng luas. Iklan juga dirasa memiliki kemampuan untuk menarik perhatian masyarakat terutama produk yang iklannya popular untuk dikenal di masyarakat</w:t>
      </w:r>
      <w:r>
        <w:rPr>
          <w:color w:val="101820"/>
          <w:sz w:val="22"/>
          <w:szCs w:val="22"/>
        </w:rPr>
        <w:t xml:space="preserve"> </w:t>
      </w:r>
      <w:r>
        <w:rPr>
          <w:color w:val="101820"/>
          <w:sz w:val="22"/>
          <w:szCs w:val="22"/>
        </w:rPr>
        <w:fldChar w:fldCharType="begin" w:fldLock="1"/>
      </w:r>
      <w:r>
        <w:rPr>
          <w:color w:val="101820"/>
          <w:sz w:val="22"/>
          <w:szCs w:val="22"/>
        </w:rPr>
        <w:instrText>ADDIN CSL_CITATION {"citationItems":[{"id":"ITEM-1","itemData":{"author":[{"dropping-particle":"","family":"Morissan","given":"","non-dropping-particle":"","parse-names":false,"suffix":""}],"id":"ITEM-1","issued":{"date-parts":[["2010"]]},"publisher":"Kencana","publisher-place":"Jakarta","title":"Periklanan Komunikasi Pemasaran Terpadu","type":"book"},"uris":["http://www.mendeley.com/documents/?uuid=289129c9-b446-4a72-93b1-938c318fd8ab"]}],"mendeley":{"formattedCitation":"(Morissan, 2010)","manualFormatting":"(Morissan, 2010: 18-19)","plainTextFormattedCitation":"(Morissan, 2010)","previouslyFormattedCitation":"(Morissan, 2010)"},"properties":{"noteIndex":0},"schema":"https://github.com/citation-style-language/schema/raw/master/csl-citation.json"}</w:instrText>
      </w:r>
      <w:r>
        <w:rPr>
          <w:color w:val="101820"/>
          <w:sz w:val="22"/>
          <w:szCs w:val="22"/>
        </w:rPr>
        <w:fldChar w:fldCharType="separate"/>
      </w:r>
      <w:r w:rsidRPr="00E676BE">
        <w:rPr>
          <w:noProof/>
          <w:color w:val="101820"/>
          <w:sz w:val="22"/>
          <w:szCs w:val="22"/>
        </w:rPr>
        <w:t>(Morissan, 2010</w:t>
      </w:r>
      <w:r>
        <w:rPr>
          <w:noProof/>
          <w:color w:val="101820"/>
          <w:sz w:val="22"/>
          <w:szCs w:val="22"/>
        </w:rPr>
        <w:t>: 18-19</w:t>
      </w:r>
      <w:r w:rsidRPr="00E676BE">
        <w:rPr>
          <w:noProof/>
          <w:color w:val="101820"/>
          <w:sz w:val="22"/>
          <w:szCs w:val="22"/>
        </w:rPr>
        <w:t>)</w:t>
      </w:r>
      <w:r>
        <w:rPr>
          <w:color w:val="101820"/>
          <w:sz w:val="22"/>
          <w:szCs w:val="22"/>
        </w:rPr>
        <w:fldChar w:fldCharType="end"/>
      </w:r>
      <w:r w:rsidR="00756A61" w:rsidRPr="002B50C0">
        <w:rPr>
          <w:color w:val="101820"/>
          <w:sz w:val="22"/>
          <w:szCs w:val="22"/>
        </w:rPr>
        <w:t>.</w:t>
      </w:r>
    </w:p>
    <w:p w14:paraId="3D2218A7" w14:textId="47FD556E" w:rsidR="00756A61" w:rsidRPr="002B50C0" w:rsidRDefault="00E676BE" w:rsidP="00756A61">
      <w:pPr>
        <w:pStyle w:val="NormalWeb"/>
        <w:shd w:val="clear" w:color="auto" w:fill="FFFFFF"/>
        <w:spacing w:before="0" w:beforeAutospacing="0" w:after="0" w:afterAutospacing="0"/>
        <w:ind w:firstLine="567"/>
        <w:jc w:val="both"/>
        <w:rPr>
          <w:color w:val="101820"/>
          <w:sz w:val="22"/>
          <w:szCs w:val="22"/>
        </w:rPr>
      </w:pPr>
      <w:r>
        <w:rPr>
          <w:color w:val="101820"/>
          <w:sz w:val="22"/>
          <w:szCs w:val="22"/>
        </w:rPr>
        <w:t xml:space="preserve">Sedangkan </w:t>
      </w:r>
      <w:r w:rsidR="00756A61" w:rsidRPr="002B50C0">
        <w:rPr>
          <w:color w:val="101820"/>
          <w:sz w:val="22"/>
          <w:szCs w:val="22"/>
        </w:rPr>
        <w:t xml:space="preserve">Suhandang </w:t>
      </w:r>
      <w:r>
        <w:rPr>
          <w:color w:val="101820"/>
          <w:sz w:val="22"/>
          <w:szCs w:val="22"/>
        </w:rPr>
        <w:t xml:space="preserve"> </w:t>
      </w:r>
      <w:r>
        <w:rPr>
          <w:color w:val="101820"/>
          <w:sz w:val="22"/>
          <w:szCs w:val="22"/>
        </w:rPr>
        <w:fldChar w:fldCharType="begin" w:fldLock="1"/>
      </w:r>
      <w:r w:rsidR="00870C1A">
        <w:rPr>
          <w:color w:val="101820"/>
          <w:sz w:val="22"/>
          <w:szCs w:val="22"/>
        </w:rPr>
        <w:instrText>ADDIN CSL_CITATION {"citationItems":[{"id":"ITEM-1","itemData":{"author":[{"dropping-particle":"","family":"Suhandang","given":"K","non-dropping-particle":"","parse-names":false,"suffix":""}],"id":"ITEM-1","issued":{"date-parts":[["2005"]]},"publisher":"Nuansa","publisher-place":"Bandung","title":"Periklanan, Manajemen, Kiat dan Strategi","type":"book"},"uris":["http://www.mendeley.com/documents/?uuid=2eae82f1-ff42-4153-a0da-69fbdf5d60da"]}],"mendeley":{"formattedCitation":"(Suhandang, 2005)","manualFormatting":"(2005: 17)","plainTextFormattedCitation":"(Suhandang, 2005)","previouslyFormattedCitation":"(Suhandang, 2005)"},"properties":{"noteIndex":0},"schema":"https://github.com/citation-style-language/schema/raw/master/csl-citation.json"}</w:instrText>
      </w:r>
      <w:r>
        <w:rPr>
          <w:color w:val="101820"/>
          <w:sz w:val="22"/>
          <w:szCs w:val="22"/>
        </w:rPr>
        <w:fldChar w:fldCharType="separate"/>
      </w:r>
      <w:r w:rsidRPr="00E676BE">
        <w:rPr>
          <w:noProof/>
          <w:color w:val="101820"/>
          <w:sz w:val="22"/>
          <w:szCs w:val="22"/>
        </w:rPr>
        <w:t>(2005</w:t>
      </w:r>
      <w:r>
        <w:rPr>
          <w:noProof/>
          <w:color w:val="101820"/>
          <w:sz w:val="22"/>
          <w:szCs w:val="22"/>
        </w:rPr>
        <w:t>: 17</w:t>
      </w:r>
      <w:r w:rsidRPr="00E676BE">
        <w:rPr>
          <w:noProof/>
          <w:color w:val="101820"/>
          <w:sz w:val="22"/>
          <w:szCs w:val="22"/>
        </w:rPr>
        <w:t>)</w:t>
      </w:r>
      <w:r>
        <w:rPr>
          <w:color w:val="101820"/>
          <w:sz w:val="22"/>
          <w:szCs w:val="22"/>
        </w:rPr>
        <w:fldChar w:fldCharType="end"/>
      </w:r>
      <w:r>
        <w:rPr>
          <w:color w:val="101820"/>
          <w:sz w:val="22"/>
          <w:szCs w:val="22"/>
        </w:rPr>
        <w:t xml:space="preserve"> </w:t>
      </w:r>
      <w:r w:rsidR="00756A61" w:rsidRPr="002B50C0">
        <w:rPr>
          <w:color w:val="101820"/>
          <w:sz w:val="22"/>
          <w:szCs w:val="22"/>
        </w:rPr>
        <w:t>iklan sebagai salah satu jenis teknik komunikasi massa dengan membayar ruangan atau waktu untuk menyiarkan informasi tentang barang dan jasa yang ditawarkan oleh si pemasang iklan.</w:t>
      </w:r>
    </w:p>
    <w:p w14:paraId="7CAB202C" w14:textId="77777777" w:rsidR="00756A61" w:rsidRDefault="00756A61" w:rsidP="00756A61">
      <w:pPr>
        <w:pStyle w:val="NormalWeb"/>
        <w:shd w:val="clear" w:color="auto" w:fill="FFFFFF"/>
        <w:spacing w:before="0" w:beforeAutospacing="0" w:after="0" w:afterAutospacing="0"/>
        <w:jc w:val="both"/>
        <w:rPr>
          <w:b/>
          <w:bCs/>
          <w:color w:val="101820"/>
          <w:sz w:val="22"/>
          <w:szCs w:val="22"/>
        </w:rPr>
      </w:pPr>
    </w:p>
    <w:p w14:paraId="6018967B" w14:textId="27D6F614" w:rsidR="00756A61" w:rsidRPr="00756A61" w:rsidRDefault="00756A61" w:rsidP="00756A61">
      <w:pPr>
        <w:pStyle w:val="NormalWeb"/>
        <w:shd w:val="clear" w:color="auto" w:fill="FFFFFF"/>
        <w:spacing w:before="0" w:beforeAutospacing="0" w:after="0" w:afterAutospacing="0"/>
        <w:jc w:val="both"/>
        <w:rPr>
          <w:b/>
          <w:bCs/>
          <w:color w:val="101820"/>
          <w:sz w:val="22"/>
          <w:szCs w:val="22"/>
        </w:rPr>
      </w:pPr>
      <w:r w:rsidRPr="00756A61">
        <w:rPr>
          <w:b/>
          <w:bCs/>
          <w:color w:val="101820"/>
          <w:sz w:val="22"/>
          <w:szCs w:val="22"/>
        </w:rPr>
        <w:t>Analisis visual iklan GoPay menggunakan model AIDA (Attention, Interest, Desire, Action)</w:t>
      </w:r>
    </w:p>
    <w:p w14:paraId="2A51E864" w14:textId="63903908" w:rsidR="00756A61" w:rsidRPr="002B50C0" w:rsidRDefault="00756A61" w:rsidP="00756A61">
      <w:pPr>
        <w:pStyle w:val="NormalWeb"/>
        <w:shd w:val="clear" w:color="auto" w:fill="FFFFFF"/>
        <w:spacing w:before="0" w:beforeAutospacing="0" w:after="0" w:afterAutospacing="0"/>
        <w:ind w:firstLine="567"/>
        <w:jc w:val="both"/>
        <w:rPr>
          <w:color w:val="101820"/>
          <w:sz w:val="22"/>
          <w:szCs w:val="22"/>
        </w:rPr>
      </w:pPr>
      <w:r w:rsidRPr="002B50C0">
        <w:rPr>
          <w:color w:val="101820"/>
          <w:sz w:val="22"/>
          <w:szCs w:val="22"/>
        </w:rPr>
        <w:lastRenderedPageBreak/>
        <w:t>Analisis AIDA banyak digunakan untuk melihat sejauh mana iklan tersebut dapat menarik minat audiens. Konsep AIDA merupakan yang paling baik untuk digunakan dalam membantu perencanaan iklan</w:t>
      </w:r>
      <w:r w:rsidR="00E676BE">
        <w:rPr>
          <w:color w:val="101820"/>
          <w:sz w:val="22"/>
          <w:szCs w:val="22"/>
        </w:rPr>
        <w:t xml:space="preserve"> </w:t>
      </w:r>
      <w:r w:rsidR="00E676BE">
        <w:rPr>
          <w:color w:val="101820"/>
          <w:sz w:val="22"/>
          <w:szCs w:val="22"/>
        </w:rPr>
        <w:fldChar w:fldCharType="begin" w:fldLock="1"/>
      </w:r>
      <w:r w:rsidR="00E676BE">
        <w:rPr>
          <w:color w:val="101820"/>
          <w:sz w:val="22"/>
          <w:szCs w:val="22"/>
        </w:rPr>
        <w:instrText>ADDIN CSL_CITATION {"citationItems":[{"id":"ITEM-1","itemData":{"author":[{"dropping-particle":"","family":"Kotller","given":"P","non-dropping-particle":"","parse-names":false,"suffix":""},{"dropping-particle":"","family":"Keler","given":"K.L.","non-dropping-particle":"","parse-names":false,"suffix":""}],"edition":"Edisi 15","id":"ITEM-1","issued":{"date-parts":[["2016"]]},"publisher":"Erlangga","publisher-place":"Jakarta","title":"Manajemen Pemasaran","type":"book"},"uris":["http://www.mendeley.com/documents/?uuid=dab5850b-0f12-411a-a853-22ff2b87ea57"]}],"mendeley":{"formattedCitation":"(Kotller &amp; Keler, 2016)","manualFormatting":"(Kotller &amp; Keler, 2016: 186)","plainTextFormattedCitation":"(Kotller &amp; Keler, 2016)","previouslyFormattedCitation":"(Kotller &amp; Keler, 2016)"},"properties":{"noteIndex":0},"schema":"https://github.com/citation-style-language/schema/raw/master/csl-citation.json"}</w:instrText>
      </w:r>
      <w:r w:rsidR="00E676BE">
        <w:rPr>
          <w:color w:val="101820"/>
          <w:sz w:val="22"/>
          <w:szCs w:val="22"/>
        </w:rPr>
        <w:fldChar w:fldCharType="separate"/>
      </w:r>
      <w:r w:rsidR="00E676BE" w:rsidRPr="00E676BE">
        <w:rPr>
          <w:noProof/>
          <w:color w:val="101820"/>
          <w:sz w:val="22"/>
          <w:szCs w:val="22"/>
        </w:rPr>
        <w:t>(Kotller &amp; Keler, 2016</w:t>
      </w:r>
      <w:r w:rsidR="00E676BE">
        <w:rPr>
          <w:noProof/>
          <w:color w:val="101820"/>
          <w:sz w:val="22"/>
          <w:szCs w:val="22"/>
        </w:rPr>
        <w:t>: 186</w:t>
      </w:r>
      <w:r w:rsidR="00E676BE" w:rsidRPr="00E676BE">
        <w:rPr>
          <w:noProof/>
          <w:color w:val="101820"/>
          <w:sz w:val="22"/>
          <w:szCs w:val="22"/>
        </w:rPr>
        <w:t>)</w:t>
      </w:r>
      <w:r w:rsidR="00E676BE">
        <w:rPr>
          <w:color w:val="101820"/>
          <w:sz w:val="22"/>
          <w:szCs w:val="22"/>
        </w:rPr>
        <w:fldChar w:fldCharType="end"/>
      </w:r>
      <w:r w:rsidR="00E676BE">
        <w:rPr>
          <w:color w:val="101820"/>
          <w:sz w:val="22"/>
          <w:szCs w:val="22"/>
        </w:rPr>
        <w:t>.</w:t>
      </w:r>
    </w:p>
    <w:p w14:paraId="234D19E6" w14:textId="4BFE400E" w:rsidR="00756A61" w:rsidRDefault="00756A61" w:rsidP="00756A61">
      <w:pPr>
        <w:pStyle w:val="NormalWeb"/>
        <w:shd w:val="clear" w:color="auto" w:fill="FFFFFF"/>
        <w:spacing w:before="0" w:beforeAutospacing="0" w:after="0" w:afterAutospacing="0"/>
        <w:jc w:val="both"/>
        <w:rPr>
          <w:color w:val="101820"/>
          <w:sz w:val="22"/>
          <w:szCs w:val="22"/>
        </w:rPr>
      </w:pPr>
      <w:r w:rsidRPr="002B50C0">
        <w:rPr>
          <w:color w:val="101820"/>
          <w:sz w:val="22"/>
          <w:szCs w:val="22"/>
        </w:rPr>
        <w:t>Penjabaran model AIDA:</w:t>
      </w:r>
    </w:p>
    <w:p w14:paraId="73EC2D87" w14:textId="27D13502" w:rsidR="00756A61" w:rsidRDefault="00756A61" w:rsidP="00756A61">
      <w:pPr>
        <w:pStyle w:val="NormalWeb"/>
        <w:shd w:val="clear" w:color="auto" w:fill="FFFFFF"/>
        <w:spacing w:before="0" w:beforeAutospacing="0" w:after="0" w:afterAutospacing="0"/>
        <w:jc w:val="both"/>
        <w:rPr>
          <w:color w:val="101820"/>
          <w:sz w:val="22"/>
          <w:szCs w:val="22"/>
        </w:rPr>
      </w:pPr>
    </w:p>
    <w:p w14:paraId="23FCA258" w14:textId="20F44B2D" w:rsidR="00756A61" w:rsidRPr="002A7F9E" w:rsidRDefault="00756A61" w:rsidP="00756A61">
      <w:pPr>
        <w:pStyle w:val="TableofFigures"/>
        <w:rPr>
          <w:lang w:val="id-ID"/>
        </w:rPr>
      </w:pPr>
      <w:r>
        <w:t xml:space="preserve">Tabel 1. </w:t>
      </w:r>
      <w:proofErr w:type="gramStart"/>
      <w:r w:rsidR="004511B9">
        <w:t>Variabel  dan</w:t>
      </w:r>
      <w:proofErr w:type="gramEnd"/>
      <w:r w:rsidR="004511B9">
        <w:t xml:space="preserve"> Deskripsi AIDA</w:t>
      </w:r>
      <w:r>
        <w:rPr>
          <w:lang w:val="id-ID"/>
        </w:rPr>
        <w:t xml:space="preserve"> </w:t>
      </w:r>
    </w:p>
    <w:p w14:paraId="1FEB6133" w14:textId="77777777" w:rsidR="00756A61" w:rsidRPr="002B50C0" w:rsidRDefault="00756A61" w:rsidP="00756A61">
      <w:pPr>
        <w:pStyle w:val="NormalWeb"/>
        <w:shd w:val="clear" w:color="auto" w:fill="FFFFFF"/>
        <w:spacing w:before="0" w:beforeAutospacing="0" w:after="0" w:afterAutospacing="0"/>
        <w:jc w:val="both"/>
        <w:rPr>
          <w:color w:val="101820"/>
          <w:sz w:val="22"/>
          <w:szCs w:val="22"/>
        </w:rPr>
      </w:pPr>
    </w:p>
    <w:tbl>
      <w:tblPr>
        <w:tblW w:w="6521" w:type="dxa"/>
        <w:tblInd w:w="846" w:type="dxa"/>
        <w:tblLook w:val="04A0" w:firstRow="1" w:lastRow="0" w:firstColumn="1" w:lastColumn="0" w:noHBand="0" w:noVBand="1"/>
      </w:tblPr>
      <w:tblGrid>
        <w:gridCol w:w="2660"/>
        <w:gridCol w:w="3861"/>
      </w:tblGrid>
      <w:tr w:rsidR="00756A61" w:rsidRPr="002B50C0" w14:paraId="6BB38EE1" w14:textId="77777777" w:rsidTr="00756A61">
        <w:trPr>
          <w:trHeight w:val="320"/>
        </w:trPr>
        <w:tc>
          <w:tcPr>
            <w:tcW w:w="2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E750AA" w14:textId="77777777" w:rsidR="00756A61" w:rsidRPr="002B50C0" w:rsidRDefault="00756A61" w:rsidP="00C0481F">
            <w:pPr>
              <w:rPr>
                <w:rFonts w:eastAsia="Times New Roman"/>
                <w:bCs/>
                <w:color w:val="000000"/>
                <w:lang w:val="en-ID"/>
              </w:rPr>
            </w:pPr>
            <w:r w:rsidRPr="002B50C0">
              <w:rPr>
                <w:rFonts w:eastAsia="Times New Roman"/>
                <w:bCs/>
                <w:color w:val="000000"/>
                <w:lang w:val="en-ID"/>
              </w:rPr>
              <w:t>VARIABEL</w:t>
            </w:r>
          </w:p>
        </w:tc>
        <w:tc>
          <w:tcPr>
            <w:tcW w:w="3861" w:type="dxa"/>
            <w:tcBorders>
              <w:top w:val="single" w:sz="4" w:space="0" w:color="auto"/>
              <w:left w:val="nil"/>
              <w:bottom w:val="single" w:sz="4" w:space="0" w:color="auto"/>
              <w:right w:val="single" w:sz="4" w:space="0" w:color="auto"/>
            </w:tcBorders>
            <w:shd w:val="clear" w:color="auto" w:fill="auto"/>
            <w:noWrap/>
            <w:vAlign w:val="bottom"/>
            <w:hideMark/>
          </w:tcPr>
          <w:p w14:paraId="480E67DE" w14:textId="77777777" w:rsidR="00756A61" w:rsidRPr="002B50C0" w:rsidRDefault="00756A61" w:rsidP="00C0481F">
            <w:pPr>
              <w:rPr>
                <w:rFonts w:eastAsia="Times New Roman"/>
                <w:bCs/>
                <w:color w:val="000000"/>
                <w:lang w:val="en-ID"/>
              </w:rPr>
            </w:pPr>
            <w:r w:rsidRPr="002B50C0">
              <w:rPr>
                <w:rFonts w:eastAsia="Times New Roman"/>
                <w:bCs/>
                <w:color w:val="000000"/>
                <w:lang w:val="en-ID"/>
              </w:rPr>
              <w:t>DESKRIPSI</w:t>
            </w:r>
          </w:p>
        </w:tc>
      </w:tr>
      <w:tr w:rsidR="00756A61" w:rsidRPr="002B50C0" w14:paraId="4F9BE162" w14:textId="77777777" w:rsidTr="00756A61">
        <w:trPr>
          <w:trHeight w:val="320"/>
        </w:trPr>
        <w:tc>
          <w:tcPr>
            <w:tcW w:w="26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27D48C5" w14:textId="77777777" w:rsidR="00756A61" w:rsidRPr="002B50C0" w:rsidRDefault="00756A61" w:rsidP="00C0481F">
            <w:pPr>
              <w:rPr>
                <w:rFonts w:eastAsia="Times New Roman"/>
                <w:color w:val="000000"/>
                <w:lang w:val="en-ID"/>
              </w:rPr>
            </w:pPr>
            <w:r w:rsidRPr="002B50C0">
              <w:rPr>
                <w:rFonts w:eastAsia="Times New Roman"/>
                <w:iCs/>
                <w:color w:val="000000"/>
                <w:lang w:val="en-ID"/>
              </w:rPr>
              <w:t>Attention</w:t>
            </w:r>
            <w:r w:rsidRPr="002B50C0">
              <w:rPr>
                <w:rFonts w:eastAsia="Times New Roman"/>
                <w:color w:val="000000"/>
                <w:lang w:val="en-ID"/>
              </w:rPr>
              <w:t xml:space="preserve"> (perhatian)</w:t>
            </w:r>
          </w:p>
        </w:tc>
        <w:tc>
          <w:tcPr>
            <w:tcW w:w="3861" w:type="dxa"/>
            <w:tcBorders>
              <w:top w:val="nil"/>
              <w:left w:val="nil"/>
              <w:bottom w:val="single" w:sz="4" w:space="0" w:color="auto"/>
              <w:right w:val="single" w:sz="4" w:space="0" w:color="auto"/>
            </w:tcBorders>
            <w:shd w:val="clear" w:color="auto" w:fill="auto"/>
            <w:noWrap/>
            <w:vAlign w:val="bottom"/>
            <w:hideMark/>
          </w:tcPr>
          <w:p w14:paraId="7B5D914B" w14:textId="77777777" w:rsidR="00756A61" w:rsidRPr="002B50C0" w:rsidRDefault="00756A61" w:rsidP="00C0481F">
            <w:pPr>
              <w:rPr>
                <w:rFonts w:eastAsia="Times New Roman"/>
                <w:color w:val="000000"/>
                <w:lang w:val="en-ID"/>
              </w:rPr>
            </w:pPr>
            <w:r w:rsidRPr="002B50C0">
              <w:rPr>
                <w:rFonts w:eastAsia="Times New Roman"/>
                <w:color w:val="000000"/>
                <w:lang w:val="en-ID"/>
              </w:rPr>
              <w:t>Pesan yang disampaikan dalam iklan</w:t>
            </w:r>
          </w:p>
        </w:tc>
      </w:tr>
      <w:tr w:rsidR="00756A61" w:rsidRPr="002B50C0" w14:paraId="21A69318" w14:textId="77777777" w:rsidTr="00756A61">
        <w:trPr>
          <w:trHeight w:val="320"/>
        </w:trPr>
        <w:tc>
          <w:tcPr>
            <w:tcW w:w="2660" w:type="dxa"/>
            <w:vMerge/>
            <w:tcBorders>
              <w:top w:val="nil"/>
              <w:left w:val="single" w:sz="4" w:space="0" w:color="auto"/>
              <w:bottom w:val="single" w:sz="4" w:space="0" w:color="000000"/>
              <w:right w:val="single" w:sz="4" w:space="0" w:color="auto"/>
            </w:tcBorders>
            <w:vAlign w:val="center"/>
            <w:hideMark/>
          </w:tcPr>
          <w:p w14:paraId="2A223F40" w14:textId="77777777" w:rsidR="00756A61" w:rsidRPr="002B50C0" w:rsidRDefault="00756A61" w:rsidP="00C0481F">
            <w:pPr>
              <w:rPr>
                <w:rFonts w:eastAsia="Times New Roman"/>
                <w:color w:val="000000"/>
                <w:lang w:val="en-ID"/>
              </w:rPr>
            </w:pPr>
          </w:p>
        </w:tc>
        <w:tc>
          <w:tcPr>
            <w:tcW w:w="3861" w:type="dxa"/>
            <w:tcBorders>
              <w:top w:val="nil"/>
              <w:left w:val="nil"/>
              <w:bottom w:val="single" w:sz="4" w:space="0" w:color="auto"/>
              <w:right w:val="single" w:sz="4" w:space="0" w:color="auto"/>
            </w:tcBorders>
            <w:shd w:val="clear" w:color="auto" w:fill="auto"/>
            <w:noWrap/>
            <w:vAlign w:val="bottom"/>
            <w:hideMark/>
          </w:tcPr>
          <w:p w14:paraId="7EE13B22" w14:textId="77777777" w:rsidR="00756A61" w:rsidRPr="002B50C0" w:rsidRDefault="00756A61" w:rsidP="00C0481F">
            <w:pPr>
              <w:rPr>
                <w:rFonts w:eastAsia="Times New Roman"/>
                <w:color w:val="000000"/>
                <w:lang w:val="en-ID"/>
              </w:rPr>
            </w:pPr>
            <w:r w:rsidRPr="002B50C0">
              <w:rPr>
                <w:rFonts w:eastAsia="Times New Roman"/>
                <w:color w:val="000000"/>
                <w:lang w:val="en-ID"/>
              </w:rPr>
              <w:t>Visualisasi iklan</w:t>
            </w:r>
          </w:p>
        </w:tc>
      </w:tr>
      <w:tr w:rsidR="00756A61" w:rsidRPr="002B50C0" w14:paraId="648D7A7D" w14:textId="77777777" w:rsidTr="00756A61">
        <w:trPr>
          <w:trHeight w:val="320"/>
        </w:trPr>
        <w:tc>
          <w:tcPr>
            <w:tcW w:w="2660" w:type="dxa"/>
            <w:vMerge/>
            <w:tcBorders>
              <w:top w:val="nil"/>
              <w:left w:val="single" w:sz="4" w:space="0" w:color="auto"/>
              <w:bottom w:val="single" w:sz="4" w:space="0" w:color="000000"/>
              <w:right w:val="single" w:sz="4" w:space="0" w:color="auto"/>
            </w:tcBorders>
            <w:vAlign w:val="center"/>
            <w:hideMark/>
          </w:tcPr>
          <w:p w14:paraId="0E65D06B" w14:textId="77777777" w:rsidR="00756A61" w:rsidRPr="002B50C0" w:rsidRDefault="00756A61" w:rsidP="00C0481F">
            <w:pPr>
              <w:rPr>
                <w:rFonts w:eastAsia="Times New Roman"/>
                <w:color w:val="000000"/>
                <w:lang w:val="en-ID"/>
              </w:rPr>
            </w:pPr>
          </w:p>
        </w:tc>
        <w:tc>
          <w:tcPr>
            <w:tcW w:w="3861" w:type="dxa"/>
            <w:tcBorders>
              <w:top w:val="nil"/>
              <w:left w:val="nil"/>
              <w:bottom w:val="single" w:sz="4" w:space="0" w:color="auto"/>
              <w:right w:val="single" w:sz="4" w:space="0" w:color="auto"/>
            </w:tcBorders>
            <w:shd w:val="clear" w:color="auto" w:fill="auto"/>
            <w:noWrap/>
            <w:vAlign w:val="bottom"/>
            <w:hideMark/>
          </w:tcPr>
          <w:p w14:paraId="72F96465" w14:textId="77777777" w:rsidR="00756A61" w:rsidRPr="002B50C0" w:rsidRDefault="00756A61" w:rsidP="00C0481F">
            <w:pPr>
              <w:rPr>
                <w:rFonts w:eastAsia="Times New Roman"/>
                <w:color w:val="000000"/>
                <w:lang w:val="en-ID"/>
              </w:rPr>
            </w:pPr>
            <w:r w:rsidRPr="002B50C0">
              <w:rPr>
                <w:rFonts w:eastAsia="Times New Roman"/>
                <w:color w:val="000000"/>
                <w:lang w:val="en-ID"/>
              </w:rPr>
              <w:t>Frekuensi penayangan</w:t>
            </w:r>
          </w:p>
        </w:tc>
      </w:tr>
      <w:tr w:rsidR="00756A61" w:rsidRPr="002B50C0" w14:paraId="1927E9B3" w14:textId="77777777" w:rsidTr="00756A61">
        <w:trPr>
          <w:trHeight w:val="320"/>
        </w:trPr>
        <w:tc>
          <w:tcPr>
            <w:tcW w:w="26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2A0FABC" w14:textId="77777777" w:rsidR="00756A61" w:rsidRPr="002B50C0" w:rsidRDefault="00756A61" w:rsidP="00C0481F">
            <w:pPr>
              <w:rPr>
                <w:rFonts w:eastAsia="Times New Roman"/>
                <w:color w:val="000000"/>
                <w:lang w:val="en-ID"/>
              </w:rPr>
            </w:pPr>
            <w:r w:rsidRPr="002B50C0">
              <w:rPr>
                <w:rFonts w:eastAsia="Times New Roman"/>
                <w:iCs/>
                <w:color w:val="000000"/>
                <w:lang w:val="en-ID"/>
              </w:rPr>
              <w:t>Interest</w:t>
            </w:r>
            <w:r w:rsidRPr="002B50C0">
              <w:rPr>
                <w:rFonts w:eastAsia="Times New Roman"/>
                <w:color w:val="000000"/>
                <w:lang w:val="en-ID"/>
              </w:rPr>
              <w:t xml:space="preserve"> (kepentingan)</w:t>
            </w:r>
          </w:p>
        </w:tc>
        <w:tc>
          <w:tcPr>
            <w:tcW w:w="3861" w:type="dxa"/>
            <w:tcBorders>
              <w:top w:val="nil"/>
              <w:left w:val="nil"/>
              <w:bottom w:val="single" w:sz="4" w:space="0" w:color="auto"/>
              <w:right w:val="single" w:sz="4" w:space="0" w:color="auto"/>
            </w:tcBorders>
            <w:shd w:val="clear" w:color="auto" w:fill="auto"/>
            <w:noWrap/>
            <w:vAlign w:val="bottom"/>
            <w:hideMark/>
          </w:tcPr>
          <w:p w14:paraId="14BFB24D" w14:textId="77777777" w:rsidR="00756A61" w:rsidRPr="002B50C0" w:rsidRDefault="00756A61" w:rsidP="00C0481F">
            <w:pPr>
              <w:rPr>
                <w:rFonts w:eastAsia="Times New Roman"/>
                <w:color w:val="000000"/>
                <w:lang w:val="en-ID"/>
              </w:rPr>
            </w:pPr>
            <w:r w:rsidRPr="002B50C0">
              <w:rPr>
                <w:rFonts w:eastAsia="Times New Roman"/>
                <w:color w:val="000000"/>
                <w:lang w:val="en-ID"/>
              </w:rPr>
              <w:t>Media yang efektif</w:t>
            </w:r>
          </w:p>
        </w:tc>
      </w:tr>
      <w:tr w:rsidR="00756A61" w:rsidRPr="002B50C0" w14:paraId="0B80FEEF" w14:textId="77777777" w:rsidTr="00756A61">
        <w:trPr>
          <w:trHeight w:val="320"/>
        </w:trPr>
        <w:tc>
          <w:tcPr>
            <w:tcW w:w="2660" w:type="dxa"/>
            <w:vMerge/>
            <w:tcBorders>
              <w:top w:val="nil"/>
              <w:left w:val="single" w:sz="4" w:space="0" w:color="auto"/>
              <w:bottom w:val="single" w:sz="4" w:space="0" w:color="000000"/>
              <w:right w:val="single" w:sz="4" w:space="0" w:color="auto"/>
            </w:tcBorders>
            <w:vAlign w:val="center"/>
            <w:hideMark/>
          </w:tcPr>
          <w:p w14:paraId="2B3D3492" w14:textId="77777777" w:rsidR="00756A61" w:rsidRPr="002B50C0" w:rsidRDefault="00756A61" w:rsidP="00C0481F">
            <w:pPr>
              <w:rPr>
                <w:rFonts w:eastAsia="Times New Roman"/>
                <w:color w:val="000000"/>
                <w:lang w:val="en-ID"/>
              </w:rPr>
            </w:pPr>
          </w:p>
        </w:tc>
        <w:tc>
          <w:tcPr>
            <w:tcW w:w="3861" w:type="dxa"/>
            <w:tcBorders>
              <w:top w:val="nil"/>
              <w:left w:val="nil"/>
              <w:bottom w:val="single" w:sz="4" w:space="0" w:color="auto"/>
              <w:right w:val="single" w:sz="4" w:space="0" w:color="auto"/>
            </w:tcBorders>
            <w:shd w:val="clear" w:color="auto" w:fill="auto"/>
            <w:noWrap/>
            <w:vAlign w:val="bottom"/>
            <w:hideMark/>
          </w:tcPr>
          <w:p w14:paraId="661695E2" w14:textId="77777777" w:rsidR="00756A61" w:rsidRPr="002B50C0" w:rsidRDefault="00756A61" w:rsidP="00C0481F">
            <w:pPr>
              <w:rPr>
                <w:rFonts w:eastAsia="Times New Roman"/>
                <w:color w:val="000000"/>
                <w:lang w:val="en-ID"/>
              </w:rPr>
            </w:pPr>
            <w:r w:rsidRPr="002B50C0">
              <w:rPr>
                <w:rFonts w:eastAsia="Times New Roman"/>
                <w:color w:val="000000"/>
                <w:lang w:val="en-ID"/>
              </w:rPr>
              <w:t>Persepsi konsumen</w:t>
            </w:r>
          </w:p>
        </w:tc>
      </w:tr>
      <w:tr w:rsidR="00756A61" w:rsidRPr="002B50C0" w14:paraId="5BF3971C" w14:textId="77777777" w:rsidTr="00756A61">
        <w:trPr>
          <w:trHeight w:val="320"/>
        </w:trPr>
        <w:tc>
          <w:tcPr>
            <w:tcW w:w="2660" w:type="dxa"/>
            <w:vMerge/>
            <w:tcBorders>
              <w:top w:val="nil"/>
              <w:left w:val="single" w:sz="4" w:space="0" w:color="auto"/>
              <w:bottom w:val="single" w:sz="4" w:space="0" w:color="000000"/>
              <w:right w:val="single" w:sz="4" w:space="0" w:color="auto"/>
            </w:tcBorders>
            <w:vAlign w:val="center"/>
            <w:hideMark/>
          </w:tcPr>
          <w:p w14:paraId="6EC0C5A7" w14:textId="77777777" w:rsidR="00756A61" w:rsidRPr="002B50C0" w:rsidRDefault="00756A61" w:rsidP="00C0481F">
            <w:pPr>
              <w:rPr>
                <w:rFonts w:eastAsia="Times New Roman"/>
                <w:color w:val="000000"/>
                <w:lang w:val="en-ID"/>
              </w:rPr>
            </w:pPr>
          </w:p>
        </w:tc>
        <w:tc>
          <w:tcPr>
            <w:tcW w:w="3861" w:type="dxa"/>
            <w:tcBorders>
              <w:top w:val="nil"/>
              <w:left w:val="nil"/>
              <w:bottom w:val="single" w:sz="4" w:space="0" w:color="auto"/>
              <w:right w:val="single" w:sz="4" w:space="0" w:color="auto"/>
            </w:tcBorders>
            <w:shd w:val="clear" w:color="auto" w:fill="auto"/>
            <w:noWrap/>
            <w:vAlign w:val="bottom"/>
            <w:hideMark/>
          </w:tcPr>
          <w:p w14:paraId="746B85A9" w14:textId="77777777" w:rsidR="00756A61" w:rsidRPr="002B50C0" w:rsidRDefault="00756A61" w:rsidP="00C0481F">
            <w:pPr>
              <w:rPr>
                <w:rFonts w:eastAsia="Times New Roman"/>
                <w:color w:val="000000"/>
                <w:lang w:val="en-ID"/>
              </w:rPr>
            </w:pPr>
            <w:r w:rsidRPr="002B50C0">
              <w:rPr>
                <w:rFonts w:eastAsia="Times New Roman"/>
                <w:color w:val="000000"/>
                <w:lang w:val="en-ID"/>
              </w:rPr>
              <w:t>Kejelasan pesan</w:t>
            </w:r>
          </w:p>
        </w:tc>
      </w:tr>
      <w:tr w:rsidR="00756A61" w:rsidRPr="002B50C0" w14:paraId="6D3FFFFB" w14:textId="77777777" w:rsidTr="00756A61">
        <w:trPr>
          <w:trHeight w:val="320"/>
        </w:trPr>
        <w:tc>
          <w:tcPr>
            <w:tcW w:w="26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AF8EA9C" w14:textId="77777777" w:rsidR="00756A61" w:rsidRPr="002B50C0" w:rsidRDefault="00756A61" w:rsidP="00C0481F">
            <w:pPr>
              <w:rPr>
                <w:rFonts w:eastAsia="Times New Roman"/>
                <w:color w:val="000000"/>
                <w:lang w:val="en-ID"/>
              </w:rPr>
            </w:pPr>
            <w:r w:rsidRPr="002B50C0">
              <w:rPr>
                <w:rFonts w:eastAsia="Times New Roman"/>
                <w:iCs/>
                <w:color w:val="000000"/>
                <w:lang w:val="en-ID"/>
              </w:rPr>
              <w:t>Desire</w:t>
            </w:r>
            <w:r w:rsidRPr="002B50C0">
              <w:rPr>
                <w:rFonts w:eastAsia="Times New Roman"/>
                <w:color w:val="000000"/>
                <w:lang w:val="en-ID"/>
              </w:rPr>
              <w:t xml:space="preserve"> (minat)</w:t>
            </w:r>
          </w:p>
        </w:tc>
        <w:tc>
          <w:tcPr>
            <w:tcW w:w="3861" w:type="dxa"/>
            <w:tcBorders>
              <w:top w:val="nil"/>
              <w:left w:val="nil"/>
              <w:bottom w:val="single" w:sz="4" w:space="0" w:color="auto"/>
              <w:right w:val="single" w:sz="4" w:space="0" w:color="auto"/>
            </w:tcBorders>
            <w:shd w:val="clear" w:color="auto" w:fill="auto"/>
            <w:noWrap/>
            <w:vAlign w:val="bottom"/>
            <w:hideMark/>
          </w:tcPr>
          <w:p w14:paraId="2A4D298E" w14:textId="77777777" w:rsidR="00756A61" w:rsidRPr="002B50C0" w:rsidRDefault="00756A61" w:rsidP="00C0481F">
            <w:pPr>
              <w:rPr>
                <w:rFonts w:eastAsia="Times New Roman"/>
                <w:color w:val="000000"/>
                <w:lang w:val="en-ID"/>
              </w:rPr>
            </w:pPr>
            <w:r w:rsidRPr="002B50C0">
              <w:rPr>
                <w:rFonts w:eastAsia="Times New Roman"/>
                <w:color w:val="000000"/>
                <w:lang w:val="en-ID"/>
              </w:rPr>
              <w:t>Perolehan informasi dari iklan</w:t>
            </w:r>
          </w:p>
        </w:tc>
      </w:tr>
      <w:tr w:rsidR="00756A61" w:rsidRPr="002B50C0" w14:paraId="49A6924A" w14:textId="77777777" w:rsidTr="00756A61">
        <w:trPr>
          <w:trHeight w:val="320"/>
        </w:trPr>
        <w:tc>
          <w:tcPr>
            <w:tcW w:w="2660" w:type="dxa"/>
            <w:vMerge/>
            <w:tcBorders>
              <w:top w:val="nil"/>
              <w:left w:val="single" w:sz="4" w:space="0" w:color="auto"/>
              <w:bottom w:val="single" w:sz="4" w:space="0" w:color="000000"/>
              <w:right w:val="single" w:sz="4" w:space="0" w:color="auto"/>
            </w:tcBorders>
            <w:vAlign w:val="center"/>
            <w:hideMark/>
          </w:tcPr>
          <w:p w14:paraId="4B4C2064" w14:textId="77777777" w:rsidR="00756A61" w:rsidRPr="002B50C0" w:rsidRDefault="00756A61" w:rsidP="00C0481F">
            <w:pPr>
              <w:rPr>
                <w:rFonts w:eastAsia="Times New Roman"/>
                <w:color w:val="000000"/>
                <w:lang w:val="en-ID"/>
              </w:rPr>
            </w:pPr>
          </w:p>
        </w:tc>
        <w:tc>
          <w:tcPr>
            <w:tcW w:w="3861" w:type="dxa"/>
            <w:tcBorders>
              <w:top w:val="nil"/>
              <w:left w:val="nil"/>
              <w:bottom w:val="single" w:sz="4" w:space="0" w:color="auto"/>
              <w:right w:val="single" w:sz="4" w:space="0" w:color="auto"/>
            </w:tcBorders>
            <w:shd w:val="clear" w:color="auto" w:fill="auto"/>
            <w:noWrap/>
            <w:vAlign w:val="bottom"/>
            <w:hideMark/>
          </w:tcPr>
          <w:p w14:paraId="42837EDC" w14:textId="77777777" w:rsidR="00756A61" w:rsidRPr="002B50C0" w:rsidRDefault="00756A61" w:rsidP="00C0481F">
            <w:pPr>
              <w:rPr>
                <w:rFonts w:eastAsia="Times New Roman"/>
                <w:color w:val="000000"/>
                <w:lang w:val="en-ID"/>
              </w:rPr>
            </w:pPr>
            <w:r w:rsidRPr="002B50C0">
              <w:rPr>
                <w:rFonts w:eastAsia="Times New Roman"/>
                <w:color w:val="000000"/>
                <w:lang w:val="en-ID"/>
              </w:rPr>
              <w:t>Minat Konsumen</w:t>
            </w:r>
          </w:p>
        </w:tc>
      </w:tr>
      <w:tr w:rsidR="00756A61" w:rsidRPr="002B50C0" w14:paraId="35F4AB9C" w14:textId="77777777" w:rsidTr="00756A61">
        <w:trPr>
          <w:trHeight w:val="320"/>
        </w:trPr>
        <w:tc>
          <w:tcPr>
            <w:tcW w:w="2660" w:type="dxa"/>
            <w:vMerge/>
            <w:tcBorders>
              <w:top w:val="nil"/>
              <w:left w:val="single" w:sz="4" w:space="0" w:color="auto"/>
              <w:bottom w:val="single" w:sz="4" w:space="0" w:color="000000"/>
              <w:right w:val="single" w:sz="4" w:space="0" w:color="auto"/>
            </w:tcBorders>
            <w:vAlign w:val="center"/>
            <w:hideMark/>
          </w:tcPr>
          <w:p w14:paraId="16470EF5" w14:textId="77777777" w:rsidR="00756A61" w:rsidRPr="002B50C0" w:rsidRDefault="00756A61" w:rsidP="00C0481F">
            <w:pPr>
              <w:rPr>
                <w:rFonts w:eastAsia="Times New Roman"/>
                <w:color w:val="000000"/>
                <w:lang w:val="en-ID"/>
              </w:rPr>
            </w:pPr>
          </w:p>
        </w:tc>
        <w:tc>
          <w:tcPr>
            <w:tcW w:w="3861" w:type="dxa"/>
            <w:tcBorders>
              <w:top w:val="nil"/>
              <w:left w:val="nil"/>
              <w:bottom w:val="single" w:sz="4" w:space="0" w:color="auto"/>
              <w:right w:val="single" w:sz="4" w:space="0" w:color="auto"/>
            </w:tcBorders>
            <w:shd w:val="clear" w:color="auto" w:fill="auto"/>
            <w:noWrap/>
            <w:vAlign w:val="bottom"/>
            <w:hideMark/>
          </w:tcPr>
          <w:p w14:paraId="3F1579F6" w14:textId="77777777" w:rsidR="00756A61" w:rsidRPr="002B50C0" w:rsidRDefault="00756A61" w:rsidP="00C0481F">
            <w:pPr>
              <w:rPr>
                <w:rFonts w:eastAsia="Times New Roman"/>
                <w:color w:val="000000"/>
                <w:lang w:val="en-ID"/>
              </w:rPr>
            </w:pPr>
            <w:r w:rsidRPr="002B50C0">
              <w:rPr>
                <w:rFonts w:eastAsia="Times New Roman"/>
                <w:color w:val="000000"/>
                <w:lang w:val="en-ID"/>
              </w:rPr>
              <w:t>Kepercayaan Konsumen</w:t>
            </w:r>
          </w:p>
        </w:tc>
      </w:tr>
      <w:tr w:rsidR="00756A61" w:rsidRPr="002B50C0" w14:paraId="5BCA7F03" w14:textId="77777777" w:rsidTr="00756A61">
        <w:trPr>
          <w:trHeight w:val="320"/>
        </w:trPr>
        <w:tc>
          <w:tcPr>
            <w:tcW w:w="26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6683FF7" w14:textId="77777777" w:rsidR="00756A61" w:rsidRPr="002B50C0" w:rsidRDefault="00756A61" w:rsidP="00C0481F">
            <w:pPr>
              <w:rPr>
                <w:rFonts w:eastAsia="Times New Roman"/>
                <w:iCs/>
                <w:color w:val="000000"/>
                <w:lang w:val="en-ID"/>
              </w:rPr>
            </w:pPr>
            <w:r w:rsidRPr="002B50C0">
              <w:rPr>
                <w:rFonts w:eastAsia="Times New Roman"/>
                <w:iCs/>
                <w:color w:val="000000"/>
                <w:lang w:val="en-ID"/>
              </w:rPr>
              <w:t>Action</w:t>
            </w:r>
          </w:p>
        </w:tc>
        <w:tc>
          <w:tcPr>
            <w:tcW w:w="3861" w:type="dxa"/>
            <w:tcBorders>
              <w:top w:val="nil"/>
              <w:left w:val="nil"/>
              <w:bottom w:val="single" w:sz="4" w:space="0" w:color="auto"/>
              <w:right w:val="single" w:sz="4" w:space="0" w:color="auto"/>
            </w:tcBorders>
            <w:shd w:val="clear" w:color="auto" w:fill="auto"/>
            <w:noWrap/>
            <w:vAlign w:val="bottom"/>
            <w:hideMark/>
          </w:tcPr>
          <w:p w14:paraId="686A945C" w14:textId="77777777" w:rsidR="00756A61" w:rsidRPr="002B50C0" w:rsidRDefault="00756A61" w:rsidP="00C0481F">
            <w:pPr>
              <w:rPr>
                <w:rFonts w:eastAsia="Times New Roman"/>
                <w:color w:val="000000"/>
                <w:lang w:val="en-ID"/>
              </w:rPr>
            </w:pPr>
            <w:r w:rsidRPr="002B50C0">
              <w:rPr>
                <w:rFonts w:eastAsia="Times New Roman"/>
                <w:color w:val="000000"/>
                <w:lang w:val="en-ID"/>
              </w:rPr>
              <w:t>Keyakinan untuk membeli</w:t>
            </w:r>
          </w:p>
        </w:tc>
      </w:tr>
      <w:tr w:rsidR="00756A61" w:rsidRPr="002B50C0" w14:paraId="1785E831" w14:textId="77777777" w:rsidTr="00756A61">
        <w:trPr>
          <w:trHeight w:val="320"/>
        </w:trPr>
        <w:tc>
          <w:tcPr>
            <w:tcW w:w="2660" w:type="dxa"/>
            <w:vMerge/>
            <w:tcBorders>
              <w:top w:val="nil"/>
              <w:left w:val="single" w:sz="4" w:space="0" w:color="auto"/>
              <w:bottom w:val="single" w:sz="4" w:space="0" w:color="000000"/>
              <w:right w:val="single" w:sz="4" w:space="0" w:color="auto"/>
            </w:tcBorders>
            <w:vAlign w:val="center"/>
            <w:hideMark/>
          </w:tcPr>
          <w:p w14:paraId="02777E05" w14:textId="77777777" w:rsidR="00756A61" w:rsidRPr="002B50C0" w:rsidRDefault="00756A61" w:rsidP="00C0481F">
            <w:pPr>
              <w:rPr>
                <w:rFonts w:eastAsia="Times New Roman"/>
                <w:iCs/>
                <w:color w:val="000000"/>
                <w:lang w:val="en-ID"/>
              </w:rPr>
            </w:pPr>
          </w:p>
        </w:tc>
        <w:tc>
          <w:tcPr>
            <w:tcW w:w="3861" w:type="dxa"/>
            <w:tcBorders>
              <w:top w:val="nil"/>
              <w:left w:val="nil"/>
              <w:bottom w:val="single" w:sz="4" w:space="0" w:color="auto"/>
              <w:right w:val="single" w:sz="4" w:space="0" w:color="auto"/>
            </w:tcBorders>
            <w:shd w:val="clear" w:color="auto" w:fill="auto"/>
            <w:noWrap/>
            <w:vAlign w:val="bottom"/>
            <w:hideMark/>
          </w:tcPr>
          <w:p w14:paraId="3D2A36D2" w14:textId="77777777" w:rsidR="00756A61" w:rsidRPr="002B50C0" w:rsidRDefault="00756A61" w:rsidP="00C0481F">
            <w:pPr>
              <w:rPr>
                <w:rFonts w:eastAsia="Times New Roman"/>
                <w:color w:val="000000"/>
                <w:lang w:val="en-ID"/>
              </w:rPr>
            </w:pPr>
            <w:r w:rsidRPr="002B50C0">
              <w:rPr>
                <w:rFonts w:eastAsia="Times New Roman"/>
                <w:color w:val="000000"/>
                <w:lang w:val="en-ID"/>
              </w:rPr>
              <w:t>Keyakinan untuk melakukan pembelian</w:t>
            </w:r>
          </w:p>
        </w:tc>
      </w:tr>
      <w:tr w:rsidR="00756A61" w:rsidRPr="002B50C0" w14:paraId="476F7B2F" w14:textId="77777777" w:rsidTr="00756A61">
        <w:trPr>
          <w:trHeight w:val="320"/>
        </w:trPr>
        <w:tc>
          <w:tcPr>
            <w:tcW w:w="2660" w:type="dxa"/>
            <w:vMerge/>
            <w:tcBorders>
              <w:top w:val="nil"/>
              <w:left w:val="single" w:sz="4" w:space="0" w:color="auto"/>
              <w:bottom w:val="single" w:sz="4" w:space="0" w:color="000000"/>
              <w:right w:val="single" w:sz="4" w:space="0" w:color="auto"/>
            </w:tcBorders>
            <w:vAlign w:val="center"/>
            <w:hideMark/>
          </w:tcPr>
          <w:p w14:paraId="07295860" w14:textId="77777777" w:rsidR="00756A61" w:rsidRPr="002B50C0" w:rsidRDefault="00756A61" w:rsidP="00C0481F">
            <w:pPr>
              <w:rPr>
                <w:rFonts w:eastAsia="Times New Roman"/>
                <w:iCs/>
                <w:color w:val="000000"/>
                <w:lang w:val="en-ID"/>
              </w:rPr>
            </w:pPr>
          </w:p>
        </w:tc>
        <w:tc>
          <w:tcPr>
            <w:tcW w:w="3861" w:type="dxa"/>
            <w:tcBorders>
              <w:top w:val="nil"/>
              <w:left w:val="nil"/>
              <w:bottom w:val="single" w:sz="4" w:space="0" w:color="auto"/>
              <w:right w:val="single" w:sz="4" w:space="0" w:color="auto"/>
            </w:tcBorders>
            <w:shd w:val="clear" w:color="auto" w:fill="auto"/>
            <w:noWrap/>
            <w:vAlign w:val="bottom"/>
            <w:hideMark/>
          </w:tcPr>
          <w:p w14:paraId="583013AB" w14:textId="77777777" w:rsidR="00756A61" w:rsidRPr="002B50C0" w:rsidRDefault="00756A61" w:rsidP="00C0481F">
            <w:pPr>
              <w:rPr>
                <w:rFonts w:eastAsia="Times New Roman"/>
                <w:color w:val="000000"/>
                <w:lang w:val="en-ID"/>
              </w:rPr>
            </w:pPr>
            <w:r w:rsidRPr="002B50C0">
              <w:rPr>
                <w:rFonts w:eastAsia="Times New Roman"/>
                <w:color w:val="000000"/>
                <w:lang w:val="en-ID"/>
              </w:rPr>
              <w:t>Kesesuaian produk dengan iklan</w:t>
            </w:r>
          </w:p>
        </w:tc>
      </w:tr>
    </w:tbl>
    <w:p w14:paraId="1AD5A1C7" w14:textId="5DD09D64" w:rsidR="00756A61" w:rsidRPr="00756A61" w:rsidRDefault="00756A61" w:rsidP="00756A61">
      <w:pPr>
        <w:pStyle w:val="NormalWeb"/>
        <w:shd w:val="clear" w:color="auto" w:fill="FFFFFF"/>
        <w:spacing w:before="0" w:beforeAutospacing="0" w:after="0" w:afterAutospacing="0"/>
        <w:ind w:left="851"/>
        <w:jc w:val="both"/>
        <w:rPr>
          <w:color w:val="101820"/>
          <w:sz w:val="20"/>
          <w:szCs w:val="20"/>
        </w:rPr>
      </w:pPr>
      <w:r w:rsidRPr="00756A61">
        <w:rPr>
          <w:color w:val="101820"/>
          <w:sz w:val="20"/>
          <w:szCs w:val="20"/>
        </w:rPr>
        <w:t xml:space="preserve">Sumber: </w:t>
      </w:r>
      <w:r w:rsidR="00870C1A">
        <w:rPr>
          <w:color w:val="101820"/>
          <w:sz w:val="20"/>
          <w:szCs w:val="20"/>
        </w:rPr>
        <w:fldChar w:fldCharType="begin" w:fldLock="1"/>
      </w:r>
      <w:r w:rsidR="004511B9">
        <w:rPr>
          <w:color w:val="101820"/>
          <w:sz w:val="20"/>
          <w:szCs w:val="20"/>
        </w:rPr>
        <w:instrText>ADDIN CSL_CITATION {"citationItems":[{"id":"ITEM-1","itemData":{"author":[{"dropping-particle":"","family":"Nurhablisyah","given":"","non-dropping-particle":"","parse-names":false,"suffix":""},{"dropping-particle":"","family":"Susanti","given":"Khikmah","non-dropping-particle":"","parse-names":false,"suffix":""}],"container-title":"Jurnal Magenta STMT Trisakti","id":"ITEM-1","issued":{"date-parts":[["2019"]]},"page":"478-486","title":"Analisis Pesan Visual pada Media Kampanye Luar Ruang Caleg 2019","type":"article-journal","volume":"Vol. 3 No."},"uris":["http://www.mendeley.com/documents/?uuid=a3e709bc-4a09-49cf-b20c-49f3e986c721"]}],"mendeley":{"formattedCitation":"(Nurhablisyah &amp; Susanti, 2019)","manualFormatting":"Nurhablisyah &amp; Susanti (2019)","plainTextFormattedCitation":"(Nurhablisyah &amp; Susanti, 2019)","previouslyFormattedCitation":"(Nurhablisyah &amp; Susanti, 2019)"},"properties":{"noteIndex":0},"schema":"https://github.com/citation-style-language/schema/raw/master/csl-citation.json"}</w:instrText>
      </w:r>
      <w:r w:rsidR="00870C1A">
        <w:rPr>
          <w:color w:val="101820"/>
          <w:sz w:val="20"/>
          <w:szCs w:val="20"/>
        </w:rPr>
        <w:fldChar w:fldCharType="separate"/>
      </w:r>
      <w:r w:rsidR="00870C1A" w:rsidRPr="00870C1A">
        <w:rPr>
          <w:noProof/>
          <w:color w:val="101820"/>
          <w:sz w:val="20"/>
          <w:szCs w:val="20"/>
        </w:rPr>
        <w:t>Nurhablisyah &amp; Susanti</w:t>
      </w:r>
      <w:r w:rsidR="00870C1A">
        <w:rPr>
          <w:noProof/>
          <w:color w:val="101820"/>
          <w:sz w:val="20"/>
          <w:szCs w:val="20"/>
        </w:rPr>
        <w:t xml:space="preserve"> (</w:t>
      </w:r>
      <w:r w:rsidR="00870C1A" w:rsidRPr="00870C1A">
        <w:rPr>
          <w:noProof/>
          <w:color w:val="101820"/>
          <w:sz w:val="20"/>
          <w:szCs w:val="20"/>
        </w:rPr>
        <w:t>2019)</w:t>
      </w:r>
      <w:r w:rsidR="00870C1A">
        <w:rPr>
          <w:color w:val="101820"/>
          <w:sz w:val="20"/>
          <w:szCs w:val="20"/>
        </w:rPr>
        <w:fldChar w:fldCharType="end"/>
      </w:r>
    </w:p>
    <w:p w14:paraId="6939E3A2" w14:textId="77777777" w:rsidR="00756A61" w:rsidRDefault="00756A61" w:rsidP="00756A61">
      <w:pPr>
        <w:ind w:left="709" w:hanging="709"/>
        <w:rPr>
          <w:rFonts w:eastAsia="Times New Roman"/>
          <w:color w:val="000000" w:themeColor="text1"/>
          <w:lang w:val="en-ID"/>
        </w:rPr>
      </w:pPr>
    </w:p>
    <w:p w14:paraId="04FCCA08" w14:textId="6780343C" w:rsidR="004511B9" w:rsidRPr="002A7F9E" w:rsidRDefault="004511B9" w:rsidP="004511B9">
      <w:pPr>
        <w:pStyle w:val="TableofFigures"/>
        <w:rPr>
          <w:lang w:val="id-ID"/>
        </w:rPr>
      </w:pPr>
      <w:r>
        <w:t xml:space="preserve">Tabel 2. Hasil Analisis </w:t>
      </w:r>
      <w:r w:rsidR="00C42FF9">
        <w:t>Iklan dengan AIDA</w:t>
      </w:r>
      <w:r>
        <w:rPr>
          <w:lang w:val="id-ID"/>
        </w:rPr>
        <w:t xml:space="preserve"> </w:t>
      </w:r>
    </w:p>
    <w:p w14:paraId="7BEBE4AE" w14:textId="77777777" w:rsidR="00756A61" w:rsidRPr="002B50C0" w:rsidRDefault="00756A61" w:rsidP="00756A61">
      <w:pPr>
        <w:ind w:right="-1440"/>
        <w:rPr>
          <w:rFonts w:eastAsia="Times New Roman"/>
          <w:color w:val="000000" w:themeColor="text1"/>
          <w:lang w:val="en-ID"/>
        </w:rPr>
      </w:pPr>
    </w:p>
    <w:tbl>
      <w:tblPr>
        <w:tblW w:w="5000" w:type="pct"/>
        <w:tblLook w:val="04A0" w:firstRow="1" w:lastRow="0" w:firstColumn="1" w:lastColumn="0" w:noHBand="0" w:noVBand="1"/>
      </w:tblPr>
      <w:tblGrid>
        <w:gridCol w:w="1592"/>
        <w:gridCol w:w="2288"/>
        <w:gridCol w:w="4615"/>
      </w:tblGrid>
      <w:tr w:rsidR="00756A61" w:rsidRPr="002B50C0" w14:paraId="236E7C61" w14:textId="77777777" w:rsidTr="00C0481F">
        <w:trPr>
          <w:trHeight w:val="320"/>
        </w:trPr>
        <w:tc>
          <w:tcPr>
            <w:tcW w:w="1682" w:type="dxa"/>
            <w:tcBorders>
              <w:top w:val="single" w:sz="4" w:space="0" w:color="auto"/>
              <w:left w:val="single" w:sz="4" w:space="0" w:color="auto"/>
              <w:bottom w:val="single" w:sz="4" w:space="0" w:color="auto"/>
              <w:right w:val="single" w:sz="4" w:space="0" w:color="auto"/>
            </w:tcBorders>
            <w:shd w:val="clear" w:color="auto" w:fill="auto"/>
            <w:noWrap/>
            <w:hideMark/>
          </w:tcPr>
          <w:p w14:paraId="23B0DA01" w14:textId="77777777" w:rsidR="00756A61" w:rsidRPr="002B50C0" w:rsidRDefault="00756A61" w:rsidP="00C0481F">
            <w:pPr>
              <w:rPr>
                <w:rFonts w:eastAsia="Times New Roman"/>
                <w:b/>
                <w:bCs/>
                <w:color w:val="000000"/>
                <w:lang w:val="en-ID"/>
              </w:rPr>
            </w:pPr>
            <w:r w:rsidRPr="002B50C0">
              <w:rPr>
                <w:rFonts w:eastAsia="Times New Roman"/>
                <w:b/>
                <w:bCs/>
                <w:color w:val="000000"/>
                <w:lang w:val="en-ID"/>
              </w:rPr>
              <w:t>VARIABEL</w:t>
            </w:r>
          </w:p>
        </w:tc>
        <w:tc>
          <w:tcPr>
            <w:tcW w:w="2424" w:type="dxa"/>
            <w:tcBorders>
              <w:top w:val="single" w:sz="4" w:space="0" w:color="auto"/>
              <w:left w:val="nil"/>
              <w:bottom w:val="single" w:sz="4" w:space="0" w:color="auto"/>
              <w:right w:val="single" w:sz="4" w:space="0" w:color="auto"/>
            </w:tcBorders>
            <w:shd w:val="clear" w:color="auto" w:fill="auto"/>
            <w:noWrap/>
            <w:hideMark/>
          </w:tcPr>
          <w:p w14:paraId="52A81654" w14:textId="77777777" w:rsidR="00756A61" w:rsidRPr="002B50C0" w:rsidRDefault="00756A61" w:rsidP="00C0481F">
            <w:pPr>
              <w:rPr>
                <w:rFonts w:eastAsia="Times New Roman"/>
                <w:b/>
                <w:bCs/>
                <w:color w:val="000000"/>
                <w:lang w:val="en-ID"/>
              </w:rPr>
            </w:pPr>
            <w:r w:rsidRPr="002B50C0">
              <w:rPr>
                <w:rFonts w:eastAsia="Times New Roman"/>
                <w:b/>
                <w:bCs/>
                <w:color w:val="000000"/>
                <w:lang w:val="en-ID"/>
              </w:rPr>
              <w:t>KATEGORI</w:t>
            </w:r>
          </w:p>
        </w:tc>
        <w:tc>
          <w:tcPr>
            <w:tcW w:w="4904" w:type="dxa"/>
            <w:tcBorders>
              <w:top w:val="single" w:sz="4" w:space="0" w:color="auto"/>
              <w:left w:val="nil"/>
              <w:bottom w:val="single" w:sz="4" w:space="0" w:color="auto"/>
              <w:right w:val="single" w:sz="4" w:space="0" w:color="auto"/>
            </w:tcBorders>
            <w:shd w:val="clear" w:color="auto" w:fill="auto"/>
            <w:noWrap/>
            <w:hideMark/>
          </w:tcPr>
          <w:p w14:paraId="156D76AD" w14:textId="77777777" w:rsidR="00756A61" w:rsidRPr="002B50C0" w:rsidRDefault="00756A61" w:rsidP="00C0481F">
            <w:pPr>
              <w:rPr>
                <w:rFonts w:eastAsia="Times New Roman"/>
                <w:b/>
                <w:bCs/>
                <w:color w:val="000000"/>
                <w:lang w:val="en-ID"/>
              </w:rPr>
            </w:pPr>
            <w:r w:rsidRPr="002B50C0">
              <w:rPr>
                <w:rFonts w:eastAsia="Times New Roman"/>
                <w:b/>
                <w:bCs/>
                <w:color w:val="000000"/>
                <w:lang w:val="en-ID"/>
              </w:rPr>
              <w:t>DESKRIPSI</w:t>
            </w:r>
          </w:p>
        </w:tc>
      </w:tr>
      <w:tr w:rsidR="00756A61" w:rsidRPr="002B50C0" w14:paraId="11E6F5DE" w14:textId="77777777" w:rsidTr="00C0481F">
        <w:trPr>
          <w:trHeight w:val="3060"/>
        </w:trPr>
        <w:tc>
          <w:tcPr>
            <w:tcW w:w="1682" w:type="dxa"/>
            <w:vMerge w:val="restart"/>
            <w:tcBorders>
              <w:top w:val="nil"/>
              <w:left w:val="single" w:sz="4" w:space="0" w:color="auto"/>
              <w:bottom w:val="single" w:sz="4" w:space="0" w:color="auto"/>
              <w:right w:val="single" w:sz="4" w:space="0" w:color="auto"/>
            </w:tcBorders>
            <w:shd w:val="clear" w:color="auto" w:fill="auto"/>
            <w:noWrap/>
            <w:hideMark/>
          </w:tcPr>
          <w:p w14:paraId="60A64B2F" w14:textId="77777777" w:rsidR="00756A61" w:rsidRPr="002B50C0" w:rsidRDefault="00756A61" w:rsidP="00C0481F">
            <w:pPr>
              <w:rPr>
                <w:rFonts w:eastAsia="Times New Roman"/>
                <w:color w:val="000000"/>
                <w:lang w:val="en-ID"/>
              </w:rPr>
            </w:pPr>
            <w:r w:rsidRPr="002B50C0">
              <w:rPr>
                <w:rFonts w:eastAsia="Times New Roman"/>
                <w:i/>
                <w:iCs/>
                <w:color w:val="000000"/>
                <w:lang w:val="en-ID"/>
              </w:rPr>
              <w:t>Attention</w:t>
            </w:r>
            <w:r w:rsidRPr="002B50C0">
              <w:rPr>
                <w:rFonts w:eastAsia="Times New Roman"/>
                <w:color w:val="000000"/>
                <w:lang w:val="en-ID"/>
              </w:rPr>
              <w:t xml:space="preserve"> (perhatian)</w:t>
            </w:r>
          </w:p>
        </w:tc>
        <w:tc>
          <w:tcPr>
            <w:tcW w:w="2424" w:type="dxa"/>
            <w:tcBorders>
              <w:top w:val="nil"/>
              <w:left w:val="nil"/>
              <w:bottom w:val="single" w:sz="4" w:space="0" w:color="auto"/>
              <w:right w:val="single" w:sz="4" w:space="0" w:color="auto"/>
            </w:tcBorders>
            <w:shd w:val="clear" w:color="auto" w:fill="auto"/>
            <w:noWrap/>
            <w:hideMark/>
          </w:tcPr>
          <w:p w14:paraId="669F41E2" w14:textId="77777777" w:rsidR="00756A61" w:rsidRPr="002B50C0" w:rsidRDefault="00756A61" w:rsidP="00C0481F">
            <w:pPr>
              <w:jc w:val="center"/>
              <w:rPr>
                <w:rFonts w:eastAsia="Times New Roman"/>
                <w:color w:val="000000"/>
                <w:lang w:val="en-ID"/>
              </w:rPr>
            </w:pPr>
            <w:r w:rsidRPr="002B50C0">
              <w:rPr>
                <w:rFonts w:eastAsia="Times New Roman"/>
                <w:color w:val="000000"/>
                <w:lang w:val="en-ID"/>
              </w:rPr>
              <w:t>Pesan yang disampaikan dalam iklan</w:t>
            </w:r>
          </w:p>
        </w:tc>
        <w:tc>
          <w:tcPr>
            <w:tcW w:w="4904" w:type="dxa"/>
            <w:tcBorders>
              <w:top w:val="nil"/>
              <w:left w:val="nil"/>
              <w:bottom w:val="single" w:sz="4" w:space="0" w:color="auto"/>
              <w:right w:val="single" w:sz="4" w:space="0" w:color="auto"/>
            </w:tcBorders>
            <w:shd w:val="clear" w:color="auto" w:fill="auto"/>
            <w:noWrap/>
            <w:hideMark/>
          </w:tcPr>
          <w:p w14:paraId="06AF65F4" w14:textId="77777777" w:rsidR="00756A61" w:rsidRPr="002B50C0" w:rsidRDefault="00756A61" w:rsidP="00C0481F">
            <w:pPr>
              <w:rPr>
                <w:rFonts w:eastAsia="Times New Roman"/>
                <w:color w:val="000000"/>
                <w:lang w:val="en-ID"/>
              </w:rPr>
            </w:pPr>
            <w:r w:rsidRPr="002B50C0">
              <w:rPr>
                <w:rFonts w:eastAsia="Times New Roman"/>
                <w:color w:val="000000"/>
                <w:lang w:val="en-ID"/>
              </w:rPr>
              <w:t>Dalam iklan Gopay terdapat pesan yang menggunakan teks. Teks tersebut menggunakan huruf yang mudah keterbacaannya, terdapat penggunaan tanda strip, seperti membaca dengan system mengeeja untuk anak yang baru mulai belajar membaca. Pesan yang dimaksud pada teks iklan tersebut adalah memperkenalkan sosok Budi, anak baik hati yang mengharumkan nama bangsa, cara Budi mengharumkan nama bangsa dengan membeli produk lokal dan membayar menggunakan Gopay. Gojek ingin memberi pesan kepada audiens, untuk turut mengharumkan nama bangsa dengan membeli produk-produk lokal, serta membayar menggunakan Gopay. Gopay adalah system pembayaran yang dimiliki Gojek, Gojek merupakan salah satu karya anak bangsa, yang menginginkan para pelaku UMKM untuk bisa bangkit bersama di tengah pandemi.</w:t>
            </w:r>
          </w:p>
        </w:tc>
      </w:tr>
      <w:tr w:rsidR="00756A61" w:rsidRPr="002B50C0" w14:paraId="6CB4A78C" w14:textId="77777777" w:rsidTr="00C0481F">
        <w:trPr>
          <w:trHeight w:val="1360"/>
        </w:trPr>
        <w:tc>
          <w:tcPr>
            <w:tcW w:w="1682" w:type="dxa"/>
            <w:vMerge/>
            <w:tcBorders>
              <w:top w:val="nil"/>
              <w:left w:val="single" w:sz="4" w:space="0" w:color="auto"/>
              <w:bottom w:val="single" w:sz="4" w:space="0" w:color="auto"/>
              <w:right w:val="single" w:sz="4" w:space="0" w:color="auto"/>
            </w:tcBorders>
            <w:hideMark/>
          </w:tcPr>
          <w:p w14:paraId="64731046" w14:textId="77777777" w:rsidR="00756A61" w:rsidRPr="002B50C0" w:rsidRDefault="00756A61" w:rsidP="00C0481F">
            <w:pPr>
              <w:rPr>
                <w:rFonts w:eastAsia="Times New Roman"/>
                <w:color w:val="000000"/>
                <w:lang w:val="en-ID"/>
              </w:rPr>
            </w:pPr>
          </w:p>
        </w:tc>
        <w:tc>
          <w:tcPr>
            <w:tcW w:w="2424" w:type="dxa"/>
            <w:vMerge w:val="restart"/>
            <w:tcBorders>
              <w:top w:val="nil"/>
              <w:left w:val="single" w:sz="4" w:space="0" w:color="auto"/>
              <w:bottom w:val="single" w:sz="4" w:space="0" w:color="000000"/>
              <w:right w:val="single" w:sz="4" w:space="0" w:color="auto"/>
            </w:tcBorders>
            <w:shd w:val="clear" w:color="auto" w:fill="auto"/>
            <w:noWrap/>
            <w:hideMark/>
          </w:tcPr>
          <w:p w14:paraId="2D444A56" w14:textId="77777777" w:rsidR="00756A61" w:rsidRPr="002B50C0" w:rsidRDefault="00756A61" w:rsidP="00C0481F">
            <w:pPr>
              <w:jc w:val="center"/>
              <w:rPr>
                <w:rFonts w:eastAsia="Times New Roman"/>
                <w:color w:val="000000"/>
                <w:lang w:val="en-ID"/>
              </w:rPr>
            </w:pPr>
          </w:p>
          <w:p w14:paraId="2FE49737" w14:textId="77777777" w:rsidR="00756A61" w:rsidRPr="002B50C0" w:rsidRDefault="00756A61" w:rsidP="00C0481F">
            <w:pPr>
              <w:jc w:val="center"/>
              <w:rPr>
                <w:rFonts w:eastAsia="Times New Roman"/>
                <w:color w:val="000000"/>
                <w:lang w:val="en-ID"/>
              </w:rPr>
            </w:pPr>
          </w:p>
          <w:p w14:paraId="6F89E7E1" w14:textId="77777777" w:rsidR="00756A61" w:rsidRPr="002B50C0" w:rsidRDefault="00756A61" w:rsidP="00C0481F">
            <w:pPr>
              <w:jc w:val="center"/>
              <w:rPr>
                <w:rFonts w:eastAsia="Times New Roman"/>
                <w:color w:val="000000"/>
                <w:lang w:val="en-ID"/>
              </w:rPr>
            </w:pPr>
          </w:p>
          <w:p w14:paraId="189186D8" w14:textId="77777777" w:rsidR="00756A61" w:rsidRPr="002B50C0" w:rsidRDefault="00756A61" w:rsidP="00C0481F">
            <w:pPr>
              <w:jc w:val="center"/>
              <w:rPr>
                <w:rFonts w:eastAsia="Times New Roman"/>
                <w:color w:val="000000"/>
                <w:lang w:val="en-ID"/>
              </w:rPr>
            </w:pPr>
          </w:p>
          <w:p w14:paraId="21EED9B9" w14:textId="77777777" w:rsidR="00756A61" w:rsidRPr="002B50C0" w:rsidRDefault="00756A61" w:rsidP="00C0481F">
            <w:pPr>
              <w:jc w:val="center"/>
              <w:rPr>
                <w:rFonts w:eastAsia="Times New Roman"/>
                <w:color w:val="000000"/>
                <w:lang w:val="en-ID"/>
              </w:rPr>
            </w:pPr>
          </w:p>
          <w:p w14:paraId="63234C19" w14:textId="77777777" w:rsidR="00756A61" w:rsidRPr="002B50C0" w:rsidRDefault="00756A61" w:rsidP="00C0481F">
            <w:pPr>
              <w:jc w:val="center"/>
              <w:rPr>
                <w:rFonts w:eastAsia="Times New Roman"/>
                <w:color w:val="000000"/>
                <w:lang w:val="en-ID"/>
              </w:rPr>
            </w:pPr>
          </w:p>
          <w:p w14:paraId="5C2B3645" w14:textId="77777777" w:rsidR="00756A61" w:rsidRPr="002B50C0" w:rsidRDefault="00756A61" w:rsidP="00C0481F">
            <w:pPr>
              <w:jc w:val="center"/>
              <w:rPr>
                <w:rFonts w:eastAsia="Times New Roman"/>
                <w:color w:val="000000"/>
                <w:lang w:val="en-ID"/>
              </w:rPr>
            </w:pPr>
          </w:p>
          <w:p w14:paraId="00CDD115" w14:textId="77777777" w:rsidR="00756A61" w:rsidRPr="002B50C0" w:rsidRDefault="00756A61" w:rsidP="00C0481F">
            <w:pPr>
              <w:jc w:val="center"/>
              <w:rPr>
                <w:rFonts w:eastAsia="Times New Roman"/>
                <w:color w:val="000000"/>
                <w:lang w:val="en-ID"/>
              </w:rPr>
            </w:pPr>
          </w:p>
          <w:p w14:paraId="72DAC833" w14:textId="77777777" w:rsidR="00756A61" w:rsidRPr="002B50C0" w:rsidRDefault="00756A61" w:rsidP="00C0481F">
            <w:pPr>
              <w:jc w:val="center"/>
              <w:rPr>
                <w:rFonts w:eastAsia="Times New Roman"/>
                <w:color w:val="000000"/>
                <w:lang w:val="en-ID"/>
              </w:rPr>
            </w:pPr>
            <w:r w:rsidRPr="002B50C0">
              <w:rPr>
                <w:rFonts w:eastAsia="Times New Roman"/>
                <w:color w:val="000000"/>
                <w:lang w:val="en-ID"/>
              </w:rPr>
              <w:t>Visualisasi iklan</w:t>
            </w:r>
          </w:p>
        </w:tc>
        <w:tc>
          <w:tcPr>
            <w:tcW w:w="4904" w:type="dxa"/>
            <w:tcBorders>
              <w:top w:val="nil"/>
              <w:left w:val="nil"/>
              <w:bottom w:val="single" w:sz="4" w:space="0" w:color="auto"/>
              <w:right w:val="single" w:sz="4" w:space="0" w:color="auto"/>
            </w:tcBorders>
            <w:shd w:val="clear" w:color="auto" w:fill="auto"/>
            <w:noWrap/>
            <w:hideMark/>
          </w:tcPr>
          <w:p w14:paraId="4E3F47DC" w14:textId="77777777" w:rsidR="00756A61" w:rsidRPr="002B50C0" w:rsidRDefault="00756A61" w:rsidP="00C0481F">
            <w:pPr>
              <w:rPr>
                <w:rFonts w:eastAsia="Times New Roman"/>
                <w:color w:val="000000"/>
                <w:lang w:val="en-ID"/>
              </w:rPr>
            </w:pPr>
            <w:r w:rsidRPr="002B50C0">
              <w:rPr>
                <w:rFonts w:eastAsia="Times New Roman"/>
                <w:b/>
                <w:bCs/>
                <w:color w:val="000000"/>
                <w:lang w:val="en-ID"/>
              </w:rPr>
              <w:lastRenderedPageBreak/>
              <w:t>Warna</w:t>
            </w:r>
            <w:r w:rsidRPr="002B50C0">
              <w:rPr>
                <w:rFonts w:eastAsia="Times New Roman"/>
                <w:color w:val="000000"/>
                <w:lang w:val="en-ID"/>
              </w:rPr>
              <w:t xml:space="preserve">: pemilihann warna, ada warna biru, kuning dan orange untuk sampul depan buku, cream, dan abu-abu untuk isi buku. Warna disesuaikan dengan warna buku pelajaran Bahasa Indonesia yang sudah kusam, mengingatkan </w:t>
            </w:r>
            <w:r w:rsidRPr="002B50C0">
              <w:rPr>
                <w:rFonts w:eastAsia="Times New Roman"/>
                <w:color w:val="000000"/>
                <w:lang w:val="en-ID"/>
              </w:rPr>
              <w:lastRenderedPageBreak/>
              <w:t xml:space="preserve">generasi 90an </w:t>
            </w:r>
            <w:r w:rsidRPr="002B50C0">
              <w:rPr>
                <w:rFonts w:eastAsia="Times New Roman"/>
                <w:i/>
                <w:iCs/>
                <w:color w:val="000000"/>
                <w:lang w:val="en-ID"/>
              </w:rPr>
              <w:t>throwback</w:t>
            </w:r>
            <w:r w:rsidRPr="002B50C0">
              <w:rPr>
                <w:rFonts w:eastAsia="Times New Roman"/>
                <w:color w:val="000000"/>
                <w:lang w:val="en-ID"/>
              </w:rPr>
              <w:t xml:space="preserve"> pada masa kecil yang selalu belajar membaca Bahasa Indonesia di sekolah dengan mengenal sosok Budi. </w:t>
            </w:r>
          </w:p>
        </w:tc>
      </w:tr>
      <w:tr w:rsidR="00756A61" w:rsidRPr="002B50C0" w14:paraId="63C0B7D0" w14:textId="77777777" w:rsidTr="00C0481F">
        <w:trPr>
          <w:trHeight w:val="2380"/>
        </w:trPr>
        <w:tc>
          <w:tcPr>
            <w:tcW w:w="1682" w:type="dxa"/>
            <w:vMerge/>
            <w:tcBorders>
              <w:top w:val="nil"/>
              <w:left w:val="single" w:sz="4" w:space="0" w:color="auto"/>
              <w:bottom w:val="single" w:sz="4" w:space="0" w:color="auto"/>
              <w:right w:val="single" w:sz="4" w:space="0" w:color="auto"/>
            </w:tcBorders>
            <w:hideMark/>
          </w:tcPr>
          <w:p w14:paraId="698CA3E3" w14:textId="77777777" w:rsidR="00756A61" w:rsidRPr="002B50C0" w:rsidRDefault="00756A61" w:rsidP="00C0481F">
            <w:pPr>
              <w:rPr>
                <w:rFonts w:eastAsia="Times New Roman"/>
                <w:color w:val="000000"/>
                <w:lang w:val="en-ID"/>
              </w:rPr>
            </w:pPr>
          </w:p>
        </w:tc>
        <w:tc>
          <w:tcPr>
            <w:tcW w:w="2424" w:type="dxa"/>
            <w:vMerge/>
            <w:tcBorders>
              <w:top w:val="nil"/>
              <w:left w:val="single" w:sz="4" w:space="0" w:color="auto"/>
              <w:bottom w:val="single" w:sz="4" w:space="0" w:color="000000"/>
              <w:right w:val="single" w:sz="4" w:space="0" w:color="auto"/>
            </w:tcBorders>
            <w:hideMark/>
          </w:tcPr>
          <w:p w14:paraId="53782962" w14:textId="77777777" w:rsidR="00756A61" w:rsidRPr="002B50C0" w:rsidRDefault="00756A61" w:rsidP="00C0481F">
            <w:pPr>
              <w:rPr>
                <w:rFonts w:eastAsia="Times New Roman"/>
                <w:color w:val="000000"/>
                <w:lang w:val="en-ID"/>
              </w:rPr>
            </w:pPr>
          </w:p>
        </w:tc>
        <w:tc>
          <w:tcPr>
            <w:tcW w:w="4904" w:type="dxa"/>
            <w:tcBorders>
              <w:top w:val="nil"/>
              <w:left w:val="nil"/>
              <w:bottom w:val="single" w:sz="4" w:space="0" w:color="auto"/>
              <w:right w:val="single" w:sz="4" w:space="0" w:color="auto"/>
            </w:tcBorders>
            <w:shd w:val="clear" w:color="auto" w:fill="auto"/>
            <w:noWrap/>
            <w:hideMark/>
          </w:tcPr>
          <w:p w14:paraId="43D88059" w14:textId="77777777" w:rsidR="00756A61" w:rsidRPr="002B50C0" w:rsidRDefault="00756A61" w:rsidP="00C0481F">
            <w:pPr>
              <w:rPr>
                <w:rFonts w:eastAsia="Times New Roman"/>
                <w:color w:val="000000"/>
                <w:lang w:val="en-ID"/>
              </w:rPr>
            </w:pPr>
            <w:r w:rsidRPr="002B50C0">
              <w:rPr>
                <w:rFonts w:eastAsia="Times New Roman"/>
                <w:b/>
                <w:bCs/>
                <w:color w:val="000000"/>
                <w:lang w:val="en-ID"/>
              </w:rPr>
              <w:t>Ilustrasi</w:t>
            </w:r>
            <w:r w:rsidRPr="002B50C0">
              <w:rPr>
                <w:rFonts w:eastAsia="Times New Roman"/>
                <w:color w:val="000000"/>
                <w:lang w:val="en-ID"/>
              </w:rPr>
              <w:t xml:space="preserve"> pada iklan Gopay. Foto sosok Budi beserta keluarga, teman, dan visual foto tetangga anaknya sudah wisuda. Budi dengan pakaian seragam sekolah dilengkapi dengan kopiah, yang mencerminkan anak baik yang selalu giat belajar dan menggunakan Gopay untuk system pembayaran saat berbelanja produk UMKM, dan kebaikan Budi turut membantu perekonomian tetangga, sehingga tetangganya bisa menyekolahkan anaknya. Juga memberikan pesan untuk membantu perekonomian UMKM agar terciptanya kerja sama yang baik antara GoJek dengn usaha UMKM sehingga bisa bangkit Bersama sesuai dengan tagline yaitu Bangkit Bersama.</w:t>
            </w:r>
          </w:p>
        </w:tc>
      </w:tr>
      <w:tr w:rsidR="00756A61" w:rsidRPr="002B50C0" w14:paraId="0FFED26A" w14:textId="77777777" w:rsidTr="00C0481F">
        <w:trPr>
          <w:trHeight w:val="1360"/>
        </w:trPr>
        <w:tc>
          <w:tcPr>
            <w:tcW w:w="1682" w:type="dxa"/>
            <w:vMerge w:val="restart"/>
            <w:tcBorders>
              <w:top w:val="nil"/>
              <w:left w:val="single" w:sz="4" w:space="0" w:color="auto"/>
              <w:bottom w:val="single" w:sz="4" w:space="0" w:color="auto"/>
              <w:right w:val="single" w:sz="4" w:space="0" w:color="auto"/>
            </w:tcBorders>
            <w:shd w:val="clear" w:color="auto" w:fill="auto"/>
            <w:noWrap/>
            <w:hideMark/>
          </w:tcPr>
          <w:p w14:paraId="73588C76" w14:textId="77777777" w:rsidR="00756A61" w:rsidRPr="002B50C0" w:rsidRDefault="00756A61" w:rsidP="00C0481F">
            <w:pPr>
              <w:rPr>
                <w:rFonts w:eastAsia="Times New Roman"/>
                <w:color w:val="000000"/>
                <w:lang w:val="en-ID"/>
              </w:rPr>
            </w:pPr>
            <w:r w:rsidRPr="002B50C0">
              <w:rPr>
                <w:rFonts w:eastAsia="Times New Roman"/>
                <w:i/>
                <w:iCs/>
                <w:color w:val="000000"/>
                <w:lang w:val="en-ID"/>
              </w:rPr>
              <w:t>Interest</w:t>
            </w:r>
            <w:r w:rsidRPr="002B50C0">
              <w:rPr>
                <w:rFonts w:eastAsia="Times New Roman"/>
                <w:color w:val="000000"/>
                <w:lang w:val="en-ID"/>
              </w:rPr>
              <w:t xml:space="preserve"> (kepentingan)</w:t>
            </w:r>
          </w:p>
        </w:tc>
        <w:tc>
          <w:tcPr>
            <w:tcW w:w="2424" w:type="dxa"/>
            <w:tcBorders>
              <w:top w:val="nil"/>
              <w:left w:val="nil"/>
              <w:bottom w:val="single" w:sz="4" w:space="0" w:color="auto"/>
              <w:right w:val="single" w:sz="4" w:space="0" w:color="auto"/>
            </w:tcBorders>
            <w:shd w:val="clear" w:color="auto" w:fill="auto"/>
            <w:noWrap/>
            <w:hideMark/>
          </w:tcPr>
          <w:p w14:paraId="27118C45" w14:textId="77777777" w:rsidR="00756A61" w:rsidRPr="002B50C0" w:rsidRDefault="00756A61" w:rsidP="00C0481F">
            <w:pPr>
              <w:jc w:val="center"/>
              <w:rPr>
                <w:rFonts w:eastAsia="Times New Roman"/>
                <w:color w:val="000000"/>
                <w:lang w:val="en-ID"/>
              </w:rPr>
            </w:pPr>
          </w:p>
          <w:p w14:paraId="673F0137" w14:textId="77777777" w:rsidR="00756A61" w:rsidRPr="002B50C0" w:rsidRDefault="00756A61" w:rsidP="00C0481F">
            <w:pPr>
              <w:jc w:val="center"/>
              <w:rPr>
                <w:rFonts w:eastAsia="Times New Roman"/>
                <w:color w:val="000000"/>
                <w:lang w:val="en-ID"/>
              </w:rPr>
            </w:pPr>
          </w:p>
          <w:p w14:paraId="771E8620" w14:textId="77777777" w:rsidR="00756A61" w:rsidRPr="002B50C0" w:rsidRDefault="00756A61" w:rsidP="00C0481F">
            <w:pPr>
              <w:jc w:val="center"/>
              <w:rPr>
                <w:rFonts w:eastAsia="Times New Roman"/>
                <w:color w:val="000000"/>
                <w:lang w:val="en-ID"/>
              </w:rPr>
            </w:pPr>
          </w:p>
          <w:p w14:paraId="690C7016" w14:textId="77777777" w:rsidR="00756A61" w:rsidRPr="002B50C0" w:rsidRDefault="00756A61" w:rsidP="00C0481F">
            <w:pPr>
              <w:jc w:val="center"/>
              <w:rPr>
                <w:rFonts w:eastAsia="Times New Roman"/>
                <w:color w:val="000000"/>
                <w:lang w:val="en-ID"/>
              </w:rPr>
            </w:pPr>
            <w:r w:rsidRPr="002B50C0">
              <w:rPr>
                <w:rFonts w:eastAsia="Times New Roman"/>
                <w:color w:val="000000"/>
                <w:lang w:val="en-ID"/>
              </w:rPr>
              <w:t>Frekuensi penayangan</w:t>
            </w:r>
          </w:p>
        </w:tc>
        <w:tc>
          <w:tcPr>
            <w:tcW w:w="4904" w:type="dxa"/>
            <w:tcBorders>
              <w:top w:val="nil"/>
              <w:left w:val="nil"/>
              <w:bottom w:val="single" w:sz="4" w:space="0" w:color="auto"/>
              <w:right w:val="single" w:sz="4" w:space="0" w:color="auto"/>
            </w:tcBorders>
            <w:shd w:val="clear" w:color="auto" w:fill="auto"/>
            <w:noWrap/>
            <w:hideMark/>
          </w:tcPr>
          <w:p w14:paraId="1D34DC94" w14:textId="77777777" w:rsidR="00756A61" w:rsidRPr="002B50C0" w:rsidRDefault="00756A61" w:rsidP="00C0481F">
            <w:pPr>
              <w:rPr>
                <w:rFonts w:eastAsia="Times New Roman"/>
                <w:color w:val="000000"/>
                <w:lang w:val="en-ID"/>
              </w:rPr>
            </w:pPr>
            <w:r w:rsidRPr="002B50C0">
              <w:rPr>
                <w:rFonts w:eastAsia="Times New Roman"/>
                <w:color w:val="000000"/>
                <w:lang w:val="en-ID"/>
              </w:rPr>
              <w:t xml:space="preserve">Semakin banyak iklan yang ditayangkan, baik di laman media sosial atau media luar ruang, semakin banyak menarik perhatian khalayak, dan pesan yang ingin disampaikan dapat diketahui khalayak banyak, yang perlu diperhatikan adalah waktu penayangannya, pada jam berapa saja khalayak sering melihat media sosial mereka. </w:t>
            </w:r>
          </w:p>
        </w:tc>
      </w:tr>
      <w:tr w:rsidR="00756A61" w:rsidRPr="002B50C0" w14:paraId="78453DF4" w14:textId="77777777" w:rsidTr="00C0481F">
        <w:trPr>
          <w:trHeight w:val="1020"/>
        </w:trPr>
        <w:tc>
          <w:tcPr>
            <w:tcW w:w="1682" w:type="dxa"/>
            <w:vMerge/>
            <w:tcBorders>
              <w:top w:val="nil"/>
              <w:left w:val="single" w:sz="4" w:space="0" w:color="auto"/>
              <w:bottom w:val="single" w:sz="4" w:space="0" w:color="auto"/>
              <w:right w:val="single" w:sz="4" w:space="0" w:color="auto"/>
            </w:tcBorders>
            <w:hideMark/>
          </w:tcPr>
          <w:p w14:paraId="3DDAEC46" w14:textId="77777777" w:rsidR="00756A61" w:rsidRPr="002B50C0" w:rsidRDefault="00756A61" w:rsidP="00C0481F">
            <w:pPr>
              <w:rPr>
                <w:rFonts w:eastAsia="Times New Roman"/>
                <w:color w:val="000000"/>
                <w:lang w:val="en-ID"/>
              </w:rPr>
            </w:pPr>
          </w:p>
        </w:tc>
        <w:tc>
          <w:tcPr>
            <w:tcW w:w="2424" w:type="dxa"/>
            <w:tcBorders>
              <w:top w:val="nil"/>
              <w:left w:val="nil"/>
              <w:bottom w:val="single" w:sz="4" w:space="0" w:color="auto"/>
              <w:right w:val="single" w:sz="4" w:space="0" w:color="auto"/>
            </w:tcBorders>
            <w:shd w:val="clear" w:color="auto" w:fill="auto"/>
            <w:noWrap/>
            <w:hideMark/>
          </w:tcPr>
          <w:p w14:paraId="12A70303" w14:textId="77777777" w:rsidR="00756A61" w:rsidRPr="002B50C0" w:rsidRDefault="00756A61" w:rsidP="00C0481F">
            <w:pPr>
              <w:jc w:val="center"/>
              <w:rPr>
                <w:rFonts w:eastAsia="Times New Roman"/>
                <w:color w:val="000000"/>
                <w:lang w:val="en-ID"/>
              </w:rPr>
            </w:pPr>
          </w:p>
          <w:p w14:paraId="2C2B4BCE" w14:textId="77777777" w:rsidR="00756A61" w:rsidRPr="002B50C0" w:rsidRDefault="00756A61" w:rsidP="00C0481F">
            <w:pPr>
              <w:jc w:val="center"/>
              <w:rPr>
                <w:rFonts w:eastAsia="Times New Roman"/>
                <w:color w:val="000000"/>
                <w:lang w:val="en-ID"/>
              </w:rPr>
            </w:pPr>
          </w:p>
          <w:p w14:paraId="1407DCC7" w14:textId="77777777" w:rsidR="00756A61" w:rsidRPr="002B50C0" w:rsidRDefault="00756A61" w:rsidP="00C0481F">
            <w:pPr>
              <w:rPr>
                <w:rFonts w:eastAsia="Times New Roman"/>
                <w:color w:val="000000"/>
                <w:lang w:val="en-ID"/>
              </w:rPr>
            </w:pPr>
            <w:r w:rsidRPr="002B50C0">
              <w:rPr>
                <w:rFonts w:eastAsia="Times New Roman"/>
                <w:color w:val="000000"/>
                <w:lang w:val="en-ID"/>
              </w:rPr>
              <w:t>Media yang efektif</w:t>
            </w:r>
          </w:p>
        </w:tc>
        <w:tc>
          <w:tcPr>
            <w:tcW w:w="4904" w:type="dxa"/>
            <w:tcBorders>
              <w:top w:val="nil"/>
              <w:left w:val="nil"/>
              <w:bottom w:val="single" w:sz="4" w:space="0" w:color="auto"/>
              <w:right w:val="single" w:sz="4" w:space="0" w:color="auto"/>
            </w:tcBorders>
            <w:shd w:val="clear" w:color="auto" w:fill="auto"/>
            <w:noWrap/>
            <w:hideMark/>
          </w:tcPr>
          <w:p w14:paraId="0CAD87F3" w14:textId="77777777" w:rsidR="00756A61" w:rsidRPr="002B50C0" w:rsidRDefault="00756A61" w:rsidP="00C0481F">
            <w:pPr>
              <w:rPr>
                <w:rFonts w:eastAsia="Times New Roman"/>
                <w:color w:val="000000"/>
                <w:lang w:val="en-ID"/>
              </w:rPr>
            </w:pPr>
            <w:r w:rsidRPr="002B50C0">
              <w:rPr>
                <w:rFonts w:eastAsia="Times New Roman"/>
                <w:color w:val="000000"/>
                <w:lang w:val="en-ID"/>
              </w:rPr>
              <w:t>Informasi yang ditayangkan melalui media sosial, merupakan media yang banyak digunakan dan sering dikonsumsi khalayak, maka informasi yang disampaikan sangat mudah dilihat khalayak dan sangat tepat disaat pandemik, dimana segala kegiatan banyak dilakukan melalui online.</w:t>
            </w:r>
          </w:p>
        </w:tc>
      </w:tr>
      <w:tr w:rsidR="00756A61" w:rsidRPr="002B50C0" w14:paraId="2A89F61F" w14:textId="77777777" w:rsidTr="00C0481F">
        <w:trPr>
          <w:trHeight w:val="1020"/>
        </w:trPr>
        <w:tc>
          <w:tcPr>
            <w:tcW w:w="1682" w:type="dxa"/>
            <w:vMerge/>
            <w:tcBorders>
              <w:top w:val="nil"/>
              <w:left w:val="single" w:sz="4" w:space="0" w:color="auto"/>
              <w:bottom w:val="single" w:sz="4" w:space="0" w:color="auto"/>
              <w:right w:val="single" w:sz="4" w:space="0" w:color="auto"/>
            </w:tcBorders>
            <w:hideMark/>
          </w:tcPr>
          <w:p w14:paraId="1366C130" w14:textId="77777777" w:rsidR="00756A61" w:rsidRPr="002B50C0" w:rsidRDefault="00756A61" w:rsidP="00C0481F">
            <w:pPr>
              <w:rPr>
                <w:rFonts w:eastAsia="Times New Roman"/>
                <w:color w:val="000000"/>
                <w:lang w:val="en-ID"/>
              </w:rPr>
            </w:pPr>
          </w:p>
        </w:tc>
        <w:tc>
          <w:tcPr>
            <w:tcW w:w="2424" w:type="dxa"/>
            <w:tcBorders>
              <w:top w:val="nil"/>
              <w:left w:val="nil"/>
              <w:bottom w:val="single" w:sz="4" w:space="0" w:color="auto"/>
              <w:right w:val="single" w:sz="4" w:space="0" w:color="auto"/>
            </w:tcBorders>
            <w:shd w:val="clear" w:color="auto" w:fill="auto"/>
            <w:noWrap/>
            <w:hideMark/>
          </w:tcPr>
          <w:p w14:paraId="680E188A" w14:textId="77777777" w:rsidR="00756A61" w:rsidRPr="002B50C0" w:rsidRDefault="00756A61" w:rsidP="00C0481F">
            <w:pPr>
              <w:jc w:val="center"/>
              <w:rPr>
                <w:rFonts w:eastAsia="Times New Roman"/>
                <w:color w:val="000000"/>
                <w:lang w:val="en-ID"/>
              </w:rPr>
            </w:pPr>
          </w:p>
          <w:p w14:paraId="7FD0589F" w14:textId="77777777" w:rsidR="00756A61" w:rsidRPr="002B50C0" w:rsidRDefault="00756A61" w:rsidP="00C0481F">
            <w:pPr>
              <w:jc w:val="center"/>
              <w:rPr>
                <w:rFonts w:eastAsia="Times New Roman"/>
                <w:color w:val="000000"/>
                <w:lang w:val="en-ID"/>
              </w:rPr>
            </w:pPr>
          </w:p>
          <w:p w14:paraId="76E4BA94" w14:textId="77777777" w:rsidR="00756A61" w:rsidRPr="002B50C0" w:rsidRDefault="00756A61" w:rsidP="00C0481F">
            <w:pPr>
              <w:jc w:val="center"/>
              <w:rPr>
                <w:rFonts w:eastAsia="Times New Roman"/>
                <w:color w:val="000000"/>
                <w:lang w:val="en-ID"/>
              </w:rPr>
            </w:pPr>
            <w:r w:rsidRPr="002B50C0">
              <w:rPr>
                <w:rFonts w:eastAsia="Times New Roman"/>
                <w:color w:val="000000"/>
                <w:lang w:val="en-ID"/>
              </w:rPr>
              <w:t>Persepsi konsumen</w:t>
            </w:r>
          </w:p>
        </w:tc>
        <w:tc>
          <w:tcPr>
            <w:tcW w:w="4904" w:type="dxa"/>
            <w:tcBorders>
              <w:top w:val="nil"/>
              <w:left w:val="nil"/>
              <w:bottom w:val="single" w:sz="4" w:space="0" w:color="auto"/>
              <w:right w:val="single" w:sz="4" w:space="0" w:color="auto"/>
            </w:tcBorders>
            <w:shd w:val="clear" w:color="auto" w:fill="auto"/>
            <w:noWrap/>
            <w:hideMark/>
          </w:tcPr>
          <w:p w14:paraId="3FD6B27B" w14:textId="77777777" w:rsidR="00756A61" w:rsidRPr="002B50C0" w:rsidRDefault="00756A61" w:rsidP="00C0481F">
            <w:pPr>
              <w:rPr>
                <w:rFonts w:eastAsia="Times New Roman"/>
                <w:color w:val="000000"/>
                <w:lang w:val="en-ID"/>
              </w:rPr>
            </w:pPr>
            <w:r w:rsidRPr="002B50C0">
              <w:rPr>
                <w:rFonts w:eastAsia="Times New Roman"/>
                <w:color w:val="000000"/>
                <w:lang w:val="en-ID"/>
              </w:rPr>
              <w:t>Saat pesan dapat dilihat oleh para pengguna media sosial, pada tahap ini kesadaran khalayak sangat penting, agar tumbuh persepsi untuk menimbulkan suka, mengetahui, dan mengingat tentang iklan Gopay versi Budi belajar membaca.</w:t>
            </w:r>
          </w:p>
        </w:tc>
      </w:tr>
      <w:tr w:rsidR="00756A61" w:rsidRPr="002B50C0" w14:paraId="43DA9EBF" w14:textId="77777777" w:rsidTr="00C0481F">
        <w:trPr>
          <w:trHeight w:val="1160"/>
        </w:trPr>
        <w:tc>
          <w:tcPr>
            <w:tcW w:w="1682" w:type="dxa"/>
            <w:vMerge w:val="restart"/>
            <w:tcBorders>
              <w:top w:val="nil"/>
              <w:left w:val="single" w:sz="4" w:space="0" w:color="auto"/>
              <w:bottom w:val="single" w:sz="4" w:space="0" w:color="000000"/>
              <w:right w:val="single" w:sz="4" w:space="0" w:color="auto"/>
            </w:tcBorders>
            <w:shd w:val="clear" w:color="auto" w:fill="auto"/>
            <w:noWrap/>
            <w:hideMark/>
          </w:tcPr>
          <w:p w14:paraId="09B3CA26" w14:textId="77777777" w:rsidR="00756A61" w:rsidRPr="002B50C0" w:rsidRDefault="00756A61" w:rsidP="00C0481F">
            <w:pPr>
              <w:jc w:val="center"/>
              <w:rPr>
                <w:rFonts w:eastAsia="Times New Roman"/>
                <w:color w:val="000000"/>
                <w:lang w:val="en-ID"/>
              </w:rPr>
            </w:pPr>
            <w:r w:rsidRPr="002B50C0">
              <w:rPr>
                <w:rFonts w:eastAsia="Times New Roman"/>
                <w:i/>
                <w:iCs/>
                <w:color w:val="000000"/>
                <w:lang w:val="en-ID"/>
              </w:rPr>
              <w:t>Desire</w:t>
            </w:r>
            <w:r w:rsidRPr="002B50C0">
              <w:rPr>
                <w:rFonts w:eastAsia="Times New Roman"/>
                <w:color w:val="000000"/>
                <w:lang w:val="en-ID"/>
              </w:rPr>
              <w:t xml:space="preserve"> (minat)</w:t>
            </w:r>
          </w:p>
        </w:tc>
        <w:tc>
          <w:tcPr>
            <w:tcW w:w="2424" w:type="dxa"/>
            <w:tcBorders>
              <w:top w:val="nil"/>
              <w:left w:val="nil"/>
              <w:bottom w:val="single" w:sz="4" w:space="0" w:color="auto"/>
              <w:right w:val="single" w:sz="4" w:space="0" w:color="auto"/>
            </w:tcBorders>
            <w:shd w:val="clear" w:color="auto" w:fill="auto"/>
            <w:noWrap/>
            <w:hideMark/>
          </w:tcPr>
          <w:p w14:paraId="515EC0D6" w14:textId="77777777" w:rsidR="00756A61" w:rsidRPr="002B50C0" w:rsidRDefault="00756A61" w:rsidP="00C0481F">
            <w:pPr>
              <w:jc w:val="center"/>
              <w:rPr>
                <w:rFonts w:eastAsia="Times New Roman"/>
                <w:color w:val="000000"/>
                <w:lang w:val="en-ID"/>
              </w:rPr>
            </w:pPr>
          </w:p>
          <w:p w14:paraId="3B18B1F3" w14:textId="77777777" w:rsidR="00756A61" w:rsidRPr="002B50C0" w:rsidRDefault="00756A61" w:rsidP="00C0481F">
            <w:pPr>
              <w:jc w:val="center"/>
              <w:rPr>
                <w:rFonts w:eastAsia="Times New Roman"/>
                <w:color w:val="000000"/>
                <w:lang w:val="en-ID"/>
              </w:rPr>
            </w:pPr>
          </w:p>
          <w:p w14:paraId="3D6F99CF" w14:textId="77777777" w:rsidR="00756A61" w:rsidRPr="002B50C0" w:rsidRDefault="00756A61" w:rsidP="00C0481F">
            <w:pPr>
              <w:jc w:val="center"/>
              <w:rPr>
                <w:rFonts w:eastAsia="Times New Roman"/>
                <w:color w:val="000000"/>
                <w:lang w:val="en-ID"/>
              </w:rPr>
            </w:pPr>
            <w:r w:rsidRPr="002B50C0">
              <w:rPr>
                <w:rFonts w:eastAsia="Times New Roman"/>
                <w:color w:val="000000"/>
                <w:lang w:val="en-ID"/>
              </w:rPr>
              <w:t>Kejelasan pesan</w:t>
            </w:r>
          </w:p>
        </w:tc>
        <w:tc>
          <w:tcPr>
            <w:tcW w:w="4904" w:type="dxa"/>
            <w:tcBorders>
              <w:top w:val="nil"/>
              <w:left w:val="nil"/>
              <w:bottom w:val="single" w:sz="4" w:space="0" w:color="auto"/>
              <w:right w:val="single" w:sz="4" w:space="0" w:color="auto"/>
            </w:tcBorders>
            <w:shd w:val="clear" w:color="auto" w:fill="auto"/>
            <w:noWrap/>
            <w:hideMark/>
          </w:tcPr>
          <w:p w14:paraId="7D6C6E91" w14:textId="77777777" w:rsidR="00756A61" w:rsidRPr="002B50C0" w:rsidRDefault="00756A61" w:rsidP="00C0481F">
            <w:pPr>
              <w:rPr>
                <w:rFonts w:eastAsia="Times New Roman"/>
                <w:color w:val="000000"/>
                <w:lang w:val="en-ID"/>
              </w:rPr>
            </w:pPr>
            <w:r w:rsidRPr="002B50C0">
              <w:rPr>
                <w:rFonts w:eastAsia="Times New Roman"/>
                <w:color w:val="000000"/>
                <w:lang w:val="en-ID"/>
              </w:rPr>
              <w:t>Pesan yang ditampilkan oleh iklan Gopay sangat jelas. Pesan yang jelas dapat memudahkan khalayak untuk mengingat. Diharapakan khalayak mengingat iklan Gopay edisi Budi belajar membaca.</w:t>
            </w:r>
          </w:p>
        </w:tc>
      </w:tr>
      <w:tr w:rsidR="00756A61" w:rsidRPr="002B50C0" w14:paraId="1B92BBC0" w14:textId="77777777" w:rsidTr="00C0481F">
        <w:trPr>
          <w:trHeight w:val="1360"/>
        </w:trPr>
        <w:tc>
          <w:tcPr>
            <w:tcW w:w="1682" w:type="dxa"/>
            <w:vMerge/>
            <w:tcBorders>
              <w:top w:val="nil"/>
              <w:left w:val="single" w:sz="4" w:space="0" w:color="auto"/>
              <w:bottom w:val="single" w:sz="4" w:space="0" w:color="000000"/>
              <w:right w:val="single" w:sz="4" w:space="0" w:color="auto"/>
            </w:tcBorders>
            <w:hideMark/>
          </w:tcPr>
          <w:p w14:paraId="3508D8C8" w14:textId="77777777" w:rsidR="00756A61" w:rsidRPr="002B50C0" w:rsidRDefault="00756A61" w:rsidP="00C0481F">
            <w:pPr>
              <w:rPr>
                <w:rFonts w:eastAsia="Times New Roman"/>
                <w:color w:val="000000"/>
                <w:lang w:val="en-ID"/>
              </w:rPr>
            </w:pPr>
          </w:p>
        </w:tc>
        <w:tc>
          <w:tcPr>
            <w:tcW w:w="2424" w:type="dxa"/>
            <w:tcBorders>
              <w:top w:val="nil"/>
              <w:left w:val="nil"/>
              <w:bottom w:val="single" w:sz="4" w:space="0" w:color="auto"/>
              <w:right w:val="single" w:sz="4" w:space="0" w:color="auto"/>
            </w:tcBorders>
            <w:shd w:val="clear" w:color="auto" w:fill="auto"/>
            <w:noWrap/>
            <w:hideMark/>
          </w:tcPr>
          <w:p w14:paraId="2F7150DE" w14:textId="77777777" w:rsidR="00756A61" w:rsidRPr="002B50C0" w:rsidRDefault="00756A61" w:rsidP="00C0481F">
            <w:pPr>
              <w:jc w:val="center"/>
              <w:rPr>
                <w:rFonts w:eastAsia="Times New Roman"/>
                <w:color w:val="000000"/>
                <w:lang w:val="en-ID"/>
              </w:rPr>
            </w:pPr>
          </w:p>
          <w:p w14:paraId="293810D1" w14:textId="77777777" w:rsidR="00756A61" w:rsidRPr="002B50C0" w:rsidRDefault="00756A61" w:rsidP="00C0481F">
            <w:pPr>
              <w:jc w:val="center"/>
              <w:rPr>
                <w:rFonts w:eastAsia="Times New Roman"/>
                <w:color w:val="000000"/>
                <w:lang w:val="en-ID"/>
              </w:rPr>
            </w:pPr>
          </w:p>
          <w:p w14:paraId="66E9F64B" w14:textId="77777777" w:rsidR="00756A61" w:rsidRPr="002B50C0" w:rsidRDefault="00756A61" w:rsidP="00C0481F">
            <w:pPr>
              <w:jc w:val="center"/>
              <w:rPr>
                <w:rFonts w:eastAsia="Times New Roman"/>
                <w:color w:val="000000"/>
                <w:lang w:val="en-ID"/>
              </w:rPr>
            </w:pPr>
            <w:r w:rsidRPr="002B50C0">
              <w:rPr>
                <w:rFonts w:eastAsia="Times New Roman"/>
                <w:color w:val="000000"/>
                <w:lang w:val="en-ID"/>
              </w:rPr>
              <w:t>Perolehan informasi dari iklan</w:t>
            </w:r>
          </w:p>
        </w:tc>
        <w:tc>
          <w:tcPr>
            <w:tcW w:w="4904" w:type="dxa"/>
            <w:tcBorders>
              <w:top w:val="nil"/>
              <w:left w:val="nil"/>
              <w:bottom w:val="single" w:sz="4" w:space="0" w:color="auto"/>
              <w:right w:val="single" w:sz="4" w:space="0" w:color="auto"/>
            </w:tcBorders>
            <w:shd w:val="clear" w:color="auto" w:fill="auto"/>
            <w:noWrap/>
            <w:hideMark/>
          </w:tcPr>
          <w:p w14:paraId="389A8951" w14:textId="77777777" w:rsidR="00756A61" w:rsidRPr="002B50C0" w:rsidRDefault="00756A61" w:rsidP="00C0481F">
            <w:pPr>
              <w:rPr>
                <w:rFonts w:eastAsia="Times New Roman"/>
                <w:color w:val="000000"/>
                <w:lang w:val="en-ID"/>
              </w:rPr>
            </w:pPr>
            <w:r w:rsidRPr="002B50C0">
              <w:rPr>
                <w:rFonts w:eastAsia="Times New Roman"/>
                <w:color w:val="000000"/>
                <w:lang w:val="en-ID"/>
              </w:rPr>
              <w:t xml:space="preserve">Pada unsur minat, minat dapat tumbuh saat khalayak mendapatkan informasi pesan tentang iklan Gopay sesuai dengan kebutuhan atau keinginan yaitu. Banyak promo dan mendapat </w:t>
            </w:r>
            <w:r w:rsidRPr="002B50C0">
              <w:rPr>
                <w:rFonts w:eastAsia="Times New Roman"/>
                <w:i/>
                <w:iCs/>
                <w:color w:val="000000"/>
                <w:lang w:val="en-ID"/>
              </w:rPr>
              <w:t>cashback</w:t>
            </w:r>
            <w:r w:rsidRPr="002B50C0">
              <w:rPr>
                <w:rFonts w:eastAsia="Times New Roman"/>
                <w:color w:val="000000"/>
                <w:lang w:val="en-ID"/>
              </w:rPr>
              <w:t xml:space="preserve"> jika melakukan transaski pembayaran melalui Gopay, dipoin ini peran pesan visual sangat penting dan dibutuhkan pengemasan pesan visual yang menarik dan mudah diingat oleh khalayak.</w:t>
            </w:r>
          </w:p>
        </w:tc>
      </w:tr>
      <w:tr w:rsidR="00756A61" w:rsidRPr="002B50C0" w14:paraId="175238C8" w14:textId="77777777" w:rsidTr="00C0481F">
        <w:trPr>
          <w:trHeight w:val="1700"/>
        </w:trPr>
        <w:tc>
          <w:tcPr>
            <w:tcW w:w="1682" w:type="dxa"/>
            <w:vMerge/>
            <w:tcBorders>
              <w:top w:val="nil"/>
              <w:left w:val="single" w:sz="4" w:space="0" w:color="auto"/>
              <w:bottom w:val="single" w:sz="4" w:space="0" w:color="000000"/>
              <w:right w:val="single" w:sz="4" w:space="0" w:color="auto"/>
            </w:tcBorders>
            <w:hideMark/>
          </w:tcPr>
          <w:p w14:paraId="673967A0" w14:textId="77777777" w:rsidR="00756A61" w:rsidRPr="002B50C0" w:rsidRDefault="00756A61" w:rsidP="00C0481F">
            <w:pPr>
              <w:rPr>
                <w:rFonts w:eastAsia="Times New Roman"/>
                <w:color w:val="000000"/>
                <w:lang w:val="en-ID"/>
              </w:rPr>
            </w:pPr>
          </w:p>
        </w:tc>
        <w:tc>
          <w:tcPr>
            <w:tcW w:w="2424" w:type="dxa"/>
            <w:tcBorders>
              <w:top w:val="nil"/>
              <w:left w:val="nil"/>
              <w:bottom w:val="single" w:sz="4" w:space="0" w:color="auto"/>
              <w:right w:val="single" w:sz="4" w:space="0" w:color="auto"/>
            </w:tcBorders>
            <w:shd w:val="clear" w:color="auto" w:fill="auto"/>
            <w:noWrap/>
            <w:hideMark/>
          </w:tcPr>
          <w:p w14:paraId="20494BC7" w14:textId="77777777" w:rsidR="00756A61" w:rsidRPr="002B50C0" w:rsidRDefault="00756A61" w:rsidP="00C0481F">
            <w:pPr>
              <w:jc w:val="center"/>
              <w:rPr>
                <w:rFonts w:eastAsia="Times New Roman"/>
                <w:color w:val="000000"/>
                <w:lang w:val="en-ID"/>
              </w:rPr>
            </w:pPr>
          </w:p>
          <w:p w14:paraId="36ECE54A" w14:textId="77777777" w:rsidR="00756A61" w:rsidRPr="002B50C0" w:rsidRDefault="00756A61" w:rsidP="00C0481F">
            <w:pPr>
              <w:jc w:val="center"/>
              <w:rPr>
                <w:rFonts w:eastAsia="Times New Roman"/>
                <w:color w:val="000000"/>
                <w:lang w:val="en-ID"/>
              </w:rPr>
            </w:pPr>
          </w:p>
          <w:p w14:paraId="3925131D" w14:textId="77777777" w:rsidR="00756A61" w:rsidRPr="002B50C0" w:rsidRDefault="00756A61" w:rsidP="00C0481F">
            <w:pPr>
              <w:jc w:val="center"/>
              <w:rPr>
                <w:rFonts w:eastAsia="Times New Roman"/>
                <w:color w:val="000000"/>
                <w:lang w:val="en-ID"/>
              </w:rPr>
            </w:pPr>
          </w:p>
          <w:p w14:paraId="5E5B0119" w14:textId="77777777" w:rsidR="00756A61" w:rsidRPr="002B50C0" w:rsidRDefault="00756A61" w:rsidP="00C0481F">
            <w:pPr>
              <w:jc w:val="center"/>
              <w:rPr>
                <w:rFonts w:eastAsia="Times New Roman"/>
                <w:color w:val="000000"/>
                <w:lang w:val="en-ID"/>
              </w:rPr>
            </w:pPr>
          </w:p>
          <w:p w14:paraId="6445F372" w14:textId="77777777" w:rsidR="00756A61" w:rsidRPr="002B50C0" w:rsidRDefault="00756A61" w:rsidP="00C0481F">
            <w:pPr>
              <w:jc w:val="center"/>
              <w:rPr>
                <w:rFonts w:eastAsia="Times New Roman"/>
                <w:color w:val="000000"/>
                <w:lang w:val="en-ID"/>
              </w:rPr>
            </w:pPr>
            <w:r w:rsidRPr="002B50C0">
              <w:rPr>
                <w:rFonts w:eastAsia="Times New Roman"/>
                <w:color w:val="000000"/>
                <w:lang w:val="en-ID"/>
              </w:rPr>
              <w:t>Minat Konsumen</w:t>
            </w:r>
          </w:p>
        </w:tc>
        <w:tc>
          <w:tcPr>
            <w:tcW w:w="4904" w:type="dxa"/>
            <w:tcBorders>
              <w:top w:val="nil"/>
              <w:left w:val="nil"/>
              <w:bottom w:val="single" w:sz="4" w:space="0" w:color="auto"/>
              <w:right w:val="single" w:sz="4" w:space="0" w:color="auto"/>
            </w:tcBorders>
            <w:shd w:val="clear" w:color="auto" w:fill="auto"/>
            <w:noWrap/>
            <w:hideMark/>
          </w:tcPr>
          <w:p w14:paraId="6A9954AC" w14:textId="77777777" w:rsidR="00756A61" w:rsidRPr="002B50C0" w:rsidRDefault="00756A61" w:rsidP="00C0481F">
            <w:pPr>
              <w:rPr>
                <w:rFonts w:eastAsia="Times New Roman"/>
                <w:color w:val="000000"/>
                <w:lang w:val="en-ID"/>
              </w:rPr>
            </w:pPr>
            <w:r w:rsidRPr="002B50C0">
              <w:rPr>
                <w:rFonts w:eastAsia="Times New Roman"/>
                <w:color w:val="000000"/>
                <w:lang w:val="en-ID"/>
              </w:rPr>
              <w:t xml:space="preserve">Iklan Gopay ditujukan untuk target khalayak perkotaan yang sibuk dengan segala macam kegiatan, dan pekerjaan, maka pemilihan pesan visual serta tagline saling terkait, menumbuhkan minat konsumen untuk berbelanja produk UMKM, sehingga memberikan kesempatan UMKM untuk tumbuh, dengan menggunakan aplikasi Gojek sebuah karya anak bangsa, serta mengusung kebangkitan perekonomian bangsa. </w:t>
            </w:r>
          </w:p>
        </w:tc>
      </w:tr>
      <w:tr w:rsidR="00756A61" w:rsidRPr="002B50C0" w14:paraId="1D1A2D39" w14:textId="77777777" w:rsidTr="00C0481F">
        <w:trPr>
          <w:trHeight w:val="320"/>
        </w:trPr>
        <w:tc>
          <w:tcPr>
            <w:tcW w:w="1682" w:type="dxa"/>
            <w:vMerge w:val="restart"/>
            <w:tcBorders>
              <w:top w:val="nil"/>
              <w:left w:val="single" w:sz="4" w:space="0" w:color="auto"/>
              <w:bottom w:val="single" w:sz="4" w:space="0" w:color="000000"/>
              <w:right w:val="single" w:sz="4" w:space="0" w:color="auto"/>
            </w:tcBorders>
            <w:shd w:val="clear" w:color="auto" w:fill="auto"/>
            <w:noWrap/>
            <w:hideMark/>
          </w:tcPr>
          <w:p w14:paraId="48591285" w14:textId="77777777" w:rsidR="00756A61" w:rsidRPr="002B50C0" w:rsidRDefault="00756A61" w:rsidP="00C0481F">
            <w:pPr>
              <w:jc w:val="center"/>
              <w:rPr>
                <w:rFonts w:eastAsia="Times New Roman"/>
                <w:i/>
                <w:iCs/>
                <w:color w:val="000000"/>
                <w:lang w:val="en-ID"/>
              </w:rPr>
            </w:pPr>
            <w:r w:rsidRPr="002B50C0">
              <w:rPr>
                <w:rFonts w:eastAsia="Times New Roman"/>
                <w:i/>
                <w:iCs/>
                <w:color w:val="000000"/>
                <w:lang w:val="en-ID"/>
              </w:rPr>
              <w:t>Action</w:t>
            </w:r>
          </w:p>
        </w:tc>
        <w:tc>
          <w:tcPr>
            <w:tcW w:w="2424" w:type="dxa"/>
            <w:tcBorders>
              <w:top w:val="nil"/>
              <w:left w:val="nil"/>
              <w:bottom w:val="single" w:sz="4" w:space="0" w:color="auto"/>
              <w:right w:val="single" w:sz="4" w:space="0" w:color="auto"/>
            </w:tcBorders>
            <w:shd w:val="clear" w:color="auto" w:fill="auto"/>
            <w:noWrap/>
            <w:hideMark/>
          </w:tcPr>
          <w:p w14:paraId="1C284532" w14:textId="77777777" w:rsidR="00756A61" w:rsidRPr="002B50C0" w:rsidRDefault="00756A61" w:rsidP="00C0481F">
            <w:pPr>
              <w:rPr>
                <w:rFonts w:eastAsia="Times New Roman"/>
                <w:color w:val="000000"/>
                <w:lang w:val="en-ID"/>
              </w:rPr>
            </w:pPr>
            <w:r w:rsidRPr="002B50C0">
              <w:rPr>
                <w:rFonts w:eastAsia="Times New Roman"/>
                <w:color w:val="000000"/>
                <w:lang w:val="en-ID"/>
              </w:rPr>
              <w:t>Kepercayaan Konsumen</w:t>
            </w:r>
          </w:p>
        </w:tc>
        <w:tc>
          <w:tcPr>
            <w:tcW w:w="4904" w:type="dxa"/>
            <w:vMerge w:val="restart"/>
            <w:tcBorders>
              <w:top w:val="nil"/>
              <w:left w:val="single" w:sz="4" w:space="0" w:color="auto"/>
              <w:bottom w:val="single" w:sz="4" w:space="0" w:color="auto"/>
              <w:right w:val="single" w:sz="4" w:space="0" w:color="auto"/>
            </w:tcBorders>
            <w:shd w:val="clear" w:color="auto" w:fill="auto"/>
            <w:hideMark/>
          </w:tcPr>
          <w:p w14:paraId="4FF35093" w14:textId="77777777" w:rsidR="00756A61" w:rsidRPr="002B50C0" w:rsidRDefault="00756A61" w:rsidP="00C0481F">
            <w:pPr>
              <w:jc w:val="center"/>
              <w:rPr>
                <w:rFonts w:eastAsia="Times New Roman"/>
                <w:color w:val="000000"/>
                <w:lang w:val="en-ID"/>
              </w:rPr>
            </w:pPr>
          </w:p>
          <w:p w14:paraId="44670732" w14:textId="77777777" w:rsidR="00756A61" w:rsidRPr="002B50C0" w:rsidRDefault="00756A61" w:rsidP="00C0481F">
            <w:pPr>
              <w:jc w:val="center"/>
              <w:rPr>
                <w:rFonts w:eastAsia="Times New Roman"/>
                <w:color w:val="000000"/>
                <w:lang w:val="en-ID"/>
              </w:rPr>
            </w:pPr>
          </w:p>
          <w:p w14:paraId="3F8BE34E" w14:textId="77777777" w:rsidR="00756A61" w:rsidRPr="002B50C0" w:rsidRDefault="00756A61" w:rsidP="00C0481F">
            <w:pPr>
              <w:jc w:val="center"/>
              <w:rPr>
                <w:rFonts w:eastAsia="Times New Roman"/>
                <w:color w:val="000000"/>
                <w:lang w:val="en-ID"/>
              </w:rPr>
            </w:pPr>
          </w:p>
          <w:p w14:paraId="749BEE84" w14:textId="77777777" w:rsidR="00756A61" w:rsidRPr="002B50C0" w:rsidRDefault="00756A61" w:rsidP="00C0481F">
            <w:pPr>
              <w:jc w:val="center"/>
              <w:rPr>
                <w:rFonts w:eastAsia="Times New Roman"/>
                <w:color w:val="000000"/>
                <w:lang w:val="en-ID"/>
              </w:rPr>
            </w:pPr>
            <w:r w:rsidRPr="002B50C0">
              <w:rPr>
                <w:rFonts w:eastAsia="Times New Roman"/>
                <w:color w:val="000000"/>
                <w:lang w:val="en-ID"/>
              </w:rPr>
              <w:t>Kategori ini tidak diteliti</w:t>
            </w:r>
          </w:p>
        </w:tc>
      </w:tr>
      <w:tr w:rsidR="00756A61" w:rsidRPr="002B50C0" w14:paraId="3411542A" w14:textId="77777777" w:rsidTr="00C0481F">
        <w:trPr>
          <w:trHeight w:val="320"/>
        </w:trPr>
        <w:tc>
          <w:tcPr>
            <w:tcW w:w="1682" w:type="dxa"/>
            <w:vMerge/>
            <w:tcBorders>
              <w:top w:val="nil"/>
              <w:left w:val="single" w:sz="4" w:space="0" w:color="auto"/>
              <w:bottom w:val="single" w:sz="4" w:space="0" w:color="000000"/>
              <w:right w:val="single" w:sz="4" w:space="0" w:color="auto"/>
            </w:tcBorders>
            <w:hideMark/>
          </w:tcPr>
          <w:p w14:paraId="1045B382" w14:textId="77777777" w:rsidR="00756A61" w:rsidRPr="002B50C0" w:rsidRDefault="00756A61" w:rsidP="00C0481F">
            <w:pPr>
              <w:rPr>
                <w:rFonts w:eastAsia="Times New Roman"/>
                <w:i/>
                <w:iCs/>
                <w:color w:val="000000"/>
                <w:lang w:val="en-ID"/>
              </w:rPr>
            </w:pPr>
          </w:p>
        </w:tc>
        <w:tc>
          <w:tcPr>
            <w:tcW w:w="2424" w:type="dxa"/>
            <w:tcBorders>
              <w:top w:val="nil"/>
              <w:left w:val="nil"/>
              <w:bottom w:val="single" w:sz="4" w:space="0" w:color="auto"/>
              <w:right w:val="single" w:sz="4" w:space="0" w:color="auto"/>
            </w:tcBorders>
            <w:shd w:val="clear" w:color="auto" w:fill="auto"/>
            <w:noWrap/>
            <w:hideMark/>
          </w:tcPr>
          <w:p w14:paraId="5D0446DC" w14:textId="77777777" w:rsidR="00756A61" w:rsidRPr="002B50C0" w:rsidRDefault="00756A61" w:rsidP="00C0481F">
            <w:pPr>
              <w:rPr>
                <w:rFonts w:eastAsia="Times New Roman"/>
                <w:color w:val="000000"/>
                <w:lang w:val="en-ID"/>
              </w:rPr>
            </w:pPr>
            <w:r w:rsidRPr="002B50C0">
              <w:rPr>
                <w:rFonts w:eastAsia="Times New Roman"/>
                <w:color w:val="000000"/>
                <w:lang w:val="en-ID"/>
              </w:rPr>
              <w:t>Keyakinan untuk membeli</w:t>
            </w:r>
          </w:p>
        </w:tc>
        <w:tc>
          <w:tcPr>
            <w:tcW w:w="4904" w:type="dxa"/>
            <w:vMerge/>
            <w:tcBorders>
              <w:top w:val="nil"/>
              <w:left w:val="single" w:sz="4" w:space="0" w:color="auto"/>
              <w:bottom w:val="single" w:sz="4" w:space="0" w:color="auto"/>
              <w:right w:val="single" w:sz="4" w:space="0" w:color="auto"/>
            </w:tcBorders>
            <w:hideMark/>
          </w:tcPr>
          <w:p w14:paraId="081F4E73" w14:textId="77777777" w:rsidR="00756A61" w:rsidRPr="002B50C0" w:rsidRDefault="00756A61" w:rsidP="00C0481F">
            <w:pPr>
              <w:rPr>
                <w:rFonts w:eastAsia="Times New Roman"/>
                <w:color w:val="000000"/>
                <w:lang w:val="en-ID"/>
              </w:rPr>
            </w:pPr>
          </w:p>
        </w:tc>
      </w:tr>
      <w:tr w:rsidR="00756A61" w:rsidRPr="002B50C0" w14:paraId="1CF26A32" w14:textId="77777777" w:rsidTr="00C0481F">
        <w:trPr>
          <w:trHeight w:val="320"/>
        </w:trPr>
        <w:tc>
          <w:tcPr>
            <w:tcW w:w="1682" w:type="dxa"/>
            <w:vMerge/>
            <w:tcBorders>
              <w:top w:val="nil"/>
              <w:left w:val="single" w:sz="4" w:space="0" w:color="auto"/>
              <w:bottom w:val="single" w:sz="4" w:space="0" w:color="000000"/>
              <w:right w:val="single" w:sz="4" w:space="0" w:color="auto"/>
            </w:tcBorders>
            <w:hideMark/>
          </w:tcPr>
          <w:p w14:paraId="17D6A68D" w14:textId="77777777" w:rsidR="00756A61" w:rsidRPr="002B50C0" w:rsidRDefault="00756A61" w:rsidP="00C0481F">
            <w:pPr>
              <w:rPr>
                <w:rFonts w:eastAsia="Times New Roman"/>
                <w:i/>
                <w:iCs/>
                <w:color w:val="000000"/>
                <w:lang w:val="en-ID"/>
              </w:rPr>
            </w:pPr>
          </w:p>
        </w:tc>
        <w:tc>
          <w:tcPr>
            <w:tcW w:w="2424" w:type="dxa"/>
            <w:tcBorders>
              <w:top w:val="nil"/>
              <w:left w:val="nil"/>
              <w:bottom w:val="single" w:sz="4" w:space="0" w:color="auto"/>
              <w:right w:val="single" w:sz="4" w:space="0" w:color="auto"/>
            </w:tcBorders>
            <w:shd w:val="clear" w:color="auto" w:fill="auto"/>
            <w:noWrap/>
            <w:hideMark/>
          </w:tcPr>
          <w:p w14:paraId="20C03A27" w14:textId="77777777" w:rsidR="00756A61" w:rsidRPr="002B50C0" w:rsidRDefault="00756A61" w:rsidP="00C0481F">
            <w:pPr>
              <w:rPr>
                <w:rFonts w:eastAsia="Times New Roman"/>
                <w:color w:val="000000"/>
                <w:lang w:val="en-ID"/>
              </w:rPr>
            </w:pPr>
            <w:r w:rsidRPr="002B50C0">
              <w:rPr>
                <w:rFonts w:eastAsia="Times New Roman"/>
                <w:color w:val="000000"/>
                <w:lang w:val="en-ID"/>
              </w:rPr>
              <w:t>Keyakinan untuk melakukan pembelian</w:t>
            </w:r>
          </w:p>
        </w:tc>
        <w:tc>
          <w:tcPr>
            <w:tcW w:w="4904" w:type="dxa"/>
            <w:vMerge/>
            <w:tcBorders>
              <w:top w:val="nil"/>
              <w:left w:val="single" w:sz="4" w:space="0" w:color="auto"/>
              <w:bottom w:val="single" w:sz="4" w:space="0" w:color="auto"/>
              <w:right w:val="single" w:sz="4" w:space="0" w:color="auto"/>
            </w:tcBorders>
            <w:hideMark/>
          </w:tcPr>
          <w:p w14:paraId="0983B639" w14:textId="77777777" w:rsidR="00756A61" w:rsidRPr="002B50C0" w:rsidRDefault="00756A61" w:rsidP="00C0481F">
            <w:pPr>
              <w:rPr>
                <w:rFonts w:eastAsia="Times New Roman"/>
                <w:color w:val="000000"/>
                <w:lang w:val="en-ID"/>
              </w:rPr>
            </w:pPr>
          </w:p>
        </w:tc>
      </w:tr>
      <w:tr w:rsidR="00756A61" w:rsidRPr="002B50C0" w14:paraId="2225CC13" w14:textId="77777777" w:rsidTr="00C0481F">
        <w:trPr>
          <w:trHeight w:val="320"/>
        </w:trPr>
        <w:tc>
          <w:tcPr>
            <w:tcW w:w="1682" w:type="dxa"/>
            <w:vMerge/>
            <w:tcBorders>
              <w:top w:val="nil"/>
              <w:left w:val="single" w:sz="4" w:space="0" w:color="auto"/>
              <w:bottom w:val="single" w:sz="4" w:space="0" w:color="000000"/>
              <w:right w:val="single" w:sz="4" w:space="0" w:color="auto"/>
            </w:tcBorders>
            <w:hideMark/>
          </w:tcPr>
          <w:p w14:paraId="1AE0D091" w14:textId="77777777" w:rsidR="00756A61" w:rsidRPr="002B50C0" w:rsidRDefault="00756A61" w:rsidP="00C0481F">
            <w:pPr>
              <w:rPr>
                <w:rFonts w:eastAsia="Times New Roman"/>
                <w:i/>
                <w:iCs/>
                <w:color w:val="000000"/>
                <w:lang w:val="en-ID"/>
              </w:rPr>
            </w:pPr>
          </w:p>
        </w:tc>
        <w:tc>
          <w:tcPr>
            <w:tcW w:w="2424" w:type="dxa"/>
            <w:tcBorders>
              <w:top w:val="nil"/>
              <w:left w:val="nil"/>
              <w:bottom w:val="single" w:sz="4" w:space="0" w:color="auto"/>
              <w:right w:val="single" w:sz="4" w:space="0" w:color="auto"/>
            </w:tcBorders>
            <w:shd w:val="clear" w:color="auto" w:fill="auto"/>
            <w:noWrap/>
            <w:hideMark/>
          </w:tcPr>
          <w:p w14:paraId="3DADFA55" w14:textId="77777777" w:rsidR="00756A61" w:rsidRPr="002B50C0" w:rsidRDefault="00756A61" w:rsidP="00C0481F">
            <w:pPr>
              <w:rPr>
                <w:rFonts w:eastAsia="Times New Roman"/>
                <w:color w:val="000000"/>
                <w:lang w:val="en-ID"/>
              </w:rPr>
            </w:pPr>
            <w:r w:rsidRPr="002B50C0">
              <w:rPr>
                <w:rFonts w:eastAsia="Times New Roman"/>
                <w:color w:val="000000"/>
                <w:lang w:val="en-ID"/>
              </w:rPr>
              <w:t>Kesesuaian produk dengan iklan</w:t>
            </w:r>
          </w:p>
        </w:tc>
        <w:tc>
          <w:tcPr>
            <w:tcW w:w="4904" w:type="dxa"/>
            <w:vMerge/>
            <w:tcBorders>
              <w:top w:val="nil"/>
              <w:left w:val="single" w:sz="4" w:space="0" w:color="auto"/>
              <w:bottom w:val="single" w:sz="4" w:space="0" w:color="auto"/>
              <w:right w:val="single" w:sz="4" w:space="0" w:color="auto"/>
            </w:tcBorders>
            <w:hideMark/>
          </w:tcPr>
          <w:p w14:paraId="5669566F" w14:textId="77777777" w:rsidR="00756A61" w:rsidRPr="002B50C0" w:rsidRDefault="00756A61" w:rsidP="00C0481F">
            <w:pPr>
              <w:rPr>
                <w:rFonts w:eastAsia="Times New Roman"/>
                <w:color w:val="000000"/>
                <w:lang w:val="en-ID"/>
              </w:rPr>
            </w:pPr>
          </w:p>
        </w:tc>
      </w:tr>
    </w:tbl>
    <w:p w14:paraId="1F12B006" w14:textId="77777777" w:rsidR="00756A61" w:rsidRPr="002B50C0" w:rsidRDefault="00756A61" w:rsidP="00756A61">
      <w:pPr>
        <w:rPr>
          <w:rFonts w:eastAsia="Times New Roman"/>
          <w:color w:val="000000" w:themeColor="text1"/>
          <w:lang w:val="en-ID"/>
        </w:rPr>
      </w:pPr>
    </w:p>
    <w:p w14:paraId="214CEC87" w14:textId="79A0CB2B" w:rsidR="00A93BE0" w:rsidRDefault="00A93BE0" w:rsidP="00A93BE0">
      <w:pPr>
        <w:pStyle w:val="Heading2"/>
      </w:pPr>
      <w:r>
        <w:t>Pengertian Karakter</w:t>
      </w:r>
      <w:r w:rsidRPr="00C90B02">
        <w:t xml:space="preserve"> </w:t>
      </w:r>
    </w:p>
    <w:p w14:paraId="61FD4915" w14:textId="2D32E001" w:rsidR="00A93BE0" w:rsidRDefault="00A93BE0" w:rsidP="00861656">
      <w:pPr>
        <w:pStyle w:val="NormalWeb"/>
        <w:shd w:val="clear" w:color="auto" w:fill="FFFFFF"/>
        <w:spacing w:before="0" w:beforeAutospacing="0" w:after="0" w:afterAutospacing="0"/>
        <w:ind w:firstLine="567"/>
        <w:jc w:val="both"/>
        <w:rPr>
          <w:sz w:val="22"/>
          <w:szCs w:val="22"/>
        </w:rPr>
      </w:pPr>
      <w:r>
        <w:rPr>
          <w:color w:val="101820"/>
          <w:sz w:val="22"/>
          <w:szCs w:val="22"/>
        </w:rPr>
        <w:t xml:space="preserve">Menurut </w:t>
      </w:r>
      <w:r w:rsidR="00861656">
        <w:rPr>
          <w:color w:val="101820"/>
          <w:sz w:val="22"/>
          <w:szCs w:val="22"/>
        </w:rPr>
        <w:t>Pusat Bahasa Depdiknas adalah bawaan, hati, jiwa, kepribadian, budi pekerti, perilaku, personalitas, sifat, tabiat, temperamen, watak. Karakter mengacu kepada serangkaian sikap (attitude). Perilaku (behavior), motivasi (motivation), dan keterampilan (skill)</w:t>
      </w:r>
      <w:r w:rsidR="007A3480">
        <w:rPr>
          <w:color w:val="101820"/>
          <w:sz w:val="22"/>
          <w:szCs w:val="22"/>
        </w:rPr>
        <w:t xml:space="preserve"> </w:t>
      </w:r>
      <w:r w:rsidR="007A3480">
        <w:rPr>
          <w:color w:val="101820"/>
          <w:sz w:val="22"/>
          <w:szCs w:val="22"/>
        </w:rPr>
        <w:fldChar w:fldCharType="begin" w:fldLock="1"/>
      </w:r>
      <w:r w:rsidR="00CA3C2E">
        <w:rPr>
          <w:color w:val="101820"/>
          <w:sz w:val="22"/>
          <w:szCs w:val="22"/>
        </w:rPr>
        <w:instrText>ADDIN CSL_CITATION {"citationItems":[{"id":"ITEM-1","itemData":{"author":[{"dropping-particle":"","family":"Gunawan","given":"Imam","non-dropping-particle":"","parse-names":false,"suffix":""}],"id":"ITEM-1","issued":{"date-parts":[["2012"]]},"publisher":"Alfabeta","publisher-place":"Bandung","title":"Pendidikan Karakter","type":"book"},"uris":["http://www.mendeley.com/documents/?uuid=c1d523af-0656-437e-879a-5f274863796d"]}],"mendeley":{"formattedCitation":"(Gunawan, 2012)","plainTextFormattedCitation":"(Gunawan, 2012)","previouslyFormattedCitation":"(Gunawan, 2012)"},"properties":{"noteIndex":0},"schema":"https://github.com/citation-style-language/schema/raw/master/csl-citation.json"}</w:instrText>
      </w:r>
      <w:r w:rsidR="007A3480">
        <w:rPr>
          <w:color w:val="101820"/>
          <w:sz w:val="22"/>
          <w:szCs w:val="22"/>
        </w:rPr>
        <w:fldChar w:fldCharType="separate"/>
      </w:r>
      <w:r w:rsidR="007A3480" w:rsidRPr="007A3480">
        <w:rPr>
          <w:noProof/>
          <w:color w:val="101820"/>
          <w:sz w:val="22"/>
          <w:szCs w:val="22"/>
        </w:rPr>
        <w:t>(Gunawan, 2012)</w:t>
      </w:r>
      <w:r w:rsidR="007A3480">
        <w:rPr>
          <w:color w:val="101820"/>
          <w:sz w:val="22"/>
          <w:szCs w:val="22"/>
        </w:rPr>
        <w:fldChar w:fldCharType="end"/>
      </w:r>
      <w:r w:rsidR="00861656">
        <w:rPr>
          <w:color w:val="101820"/>
          <w:sz w:val="22"/>
          <w:szCs w:val="22"/>
        </w:rPr>
        <w:t>.</w:t>
      </w:r>
      <w:r w:rsidR="00CA3C2E">
        <w:rPr>
          <w:color w:val="101820"/>
          <w:sz w:val="22"/>
          <w:szCs w:val="22"/>
        </w:rPr>
        <w:t xml:space="preserve"> </w:t>
      </w:r>
      <w:r w:rsidR="00CA3C2E" w:rsidRPr="00CA3C2E">
        <w:rPr>
          <w:sz w:val="22"/>
          <w:szCs w:val="22"/>
        </w:rPr>
        <w:t>Karakter adalah watak, tabiat, akhlak, atau kepribadian seseorang yang terbentuk dari hasil internalisasi berbagai kebajikan (virtues) yang diyakini dan digunakan sebagai landasan untuk cara pandang, berpikir, bersikap, dan bertindak. Kebajikan terdiri atas sejumlah nilai, moral, dan norma, seperti jujur, berani bertindak, dapat dipercaya, dan hormat kepada orang</w:t>
      </w:r>
      <w:r w:rsidR="00CA3C2E">
        <w:rPr>
          <w:sz w:val="22"/>
          <w:szCs w:val="22"/>
        </w:rPr>
        <w:t xml:space="preserve"> lain </w:t>
      </w:r>
      <w:r w:rsidR="00CA3C2E">
        <w:rPr>
          <w:sz w:val="22"/>
          <w:szCs w:val="22"/>
        </w:rPr>
        <w:fldChar w:fldCharType="begin" w:fldLock="1"/>
      </w:r>
      <w:r w:rsidR="00CA3C2E">
        <w:rPr>
          <w:sz w:val="22"/>
          <w:szCs w:val="22"/>
        </w:rPr>
        <w:instrText>ADDIN CSL_CITATION {"citationItems":[{"id":"ITEM-1","itemData":{"author":[{"dropping-particle":"","family":"Kementerian Pendidikan Nasional, Badan Penelitian dan Pengembangan","given":"Pusat Kurikulum","non-dropping-particle":"","parse-names":false,"suffix":""}],"id":"ITEM-1","issued":{"date-parts":[["2010"]]},"publisher":"Pedoman Sekolah","publisher-place":"Jakarta","title":"Pengembangan Pendidikan Budaya dan Karakter Bangsa","type":"book"},"uris":["http://www.mendeley.com/documents/?uuid=57bd797f-5310-439f-8c80-75616cd45a5b"]}],"mendeley":{"formattedCitation":"(Kementerian Pendidikan Nasional, Badan Penelitian dan Pengembangan, 2010)","manualFormatting":"(Kementerian Pendidikan Nasional, Badan Penelitian dan Pengembangan, 2010: 3)","plainTextFormattedCitation":"(Kementerian Pendidikan Nasional, Badan Penelitian dan Pengembangan, 2010)","previouslyFormattedCitation":"(Kementerian Pendidikan Nasional, Badan Penelitian dan Pengembangan, 2010)"},"properties":{"noteIndex":0},"schema":"https://github.com/citation-style-language/schema/raw/master/csl-citation.json"}</w:instrText>
      </w:r>
      <w:r w:rsidR="00CA3C2E">
        <w:rPr>
          <w:sz w:val="22"/>
          <w:szCs w:val="22"/>
        </w:rPr>
        <w:fldChar w:fldCharType="separate"/>
      </w:r>
      <w:r w:rsidR="00CA3C2E" w:rsidRPr="00CA3C2E">
        <w:rPr>
          <w:noProof/>
          <w:sz w:val="22"/>
          <w:szCs w:val="22"/>
        </w:rPr>
        <w:t>(Kementerian Pendidikan Nasional, Badan Penelitian dan Pengembangan, 2010</w:t>
      </w:r>
      <w:r w:rsidR="00CA3C2E">
        <w:rPr>
          <w:noProof/>
          <w:sz w:val="22"/>
          <w:szCs w:val="22"/>
        </w:rPr>
        <w:t>: 3</w:t>
      </w:r>
      <w:r w:rsidR="00CA3C2E" w:rsidRPr="00CA3C2E">
        <w:rPr>
          <w:noProof/>
          <w:sz w:val="22"/>
          <w:szCs w:val="22"/>
        </w:rPr>
        <w:t>)</w:t>
      </w:r>
      <w:r w:rsidR="00CA3C2E">
        <w:rPr>
          <w:sz w:val="22"/>
          <w:szCs w:val="22"/>
        </w:rPr>
        <w:fldChar w:fldCharType="end"/>
      </w:r>
      <w:r w:rsidR="00CA3C2E">
        <w:rPr>
          <w:sz w:val="22"/>
          <w:szCs w:val="22"/>
        </w:rPr>
        <w:t>.</w:t>
      </w:r>
    </w:p>
    <w:p w14:paraId="528970A3" w14:textId="2B306D9E" w:rsidR="00CA3C2E" w:rsidRDefault="00CA3C2E" w:rsidP="00861656">
      <w:pPr>
        <w:pStyle w:val="NormalWeb"/>
        <w:shd w:val="clear" w:color="auto" w:fill="FFFFFF"/>
        <w:spacing w:before="0" w:beforeAutospacing="0" w:after="0" w:afterAutospacing="0"/>
        <w:ind w:firstLine="567"/>
        <w:jc w:val="both"/>
        <w:rPr>
          <w:sz w:val="22"/>
          <w:szCs w:val="22"/>
        </w:rPr>
      </w:pPr>
      <w:r w:rsidRPr="00CA3C2E">
        <w:rPr>
          <w:sz w:val="22"/>
          <w:szCs w:val="22"/>
        </w:rPr>
        <w:t xml:space="preserve">Sedangkan pengertian karakter dalam Kamus Lengkap Bahasa Indonesia didefinisikan sebagai tabiat; sifat-sifat kejiwaan, akhlak atau budi pekerti yang membedakan seseorang dengan yang lain. Secara terminologi, karakter adalah sikap pribadi yang stabil dan hasil proses konsolidasi secara progresif dan dinamis, integrasi pernyataan dan </w:t>
      </w:r>
      <w:r>
        <w:rPr>
          <w:sz w:val="22"/>
          <w:szCs w:val="22"/>
        </w:rPr>
        <w:t xml:space="preserve">Tindakan </w:t>
      </w:r>
      <w:r>
        <w:rPr>
          <w:sz w:val="22"/>
          <w:szCs w:val="22"/>
        </w:rPr>
        <w:fldChar w:fldCharType="begin" w:fldLock="1"/>
      </w:r>
      <w:r>
        <w:rPr>
          <w:sz w:val="22"/>
          <w:szCs w:val="22"/>
        </w:rPr>
        <w:instrText>ADDIN CSL_CITATION {"citationItems":[{"id":"ITEM-1","itemData":{"author":[{"dropping-particle":"","family":"Mujahidin","given":"Endin","non-dropping-particle":"","parse-names":false,"suffix":""}],"id":"ITEM-1","issued":{"date-parts":[["2012"]]},"publisher":"STAI Al Hidayah Bogor","publisher-place":"Bogor","title":"Seminar Pendidikan Karakter Dalam Perspektif Pendidikan Islam","type":"paper-conference"},"uris":["http://www.mendeley.com/documents/?uuid=df4dd65e-66d4-4896-bcfc-abb22a85a742"]}],"mendeley":{"formattedCitation":"(Mujahidin, 2012)","plainTextFormattedCitation":"(Mujahidin, 2012)","previouslyFormattedCitation":"(Mujahidin, 2012)"},"properties":{"noteIndex":0},"schema":"https://github.com/citation-style-language/schema/raw/master/csl-citation.json"}</w:instrText>
      </w:r>
      <w:r>
        <w:rPr>
          <w:sz w:val="22"/>
          <w:szCs w:val="22"/>
        </w:rPr>
        <w:fldChar w:fldCharType="separate"/>
      </w:r>
      <w:r w:rsidRPr="00CA3C2E">
        <w:rPr>
          <w:noProof/>
          <w:sz w:val="22"/>
          <w:szCs w:val="22"/>
        </w:rPr>
        <w:t>(Mujahidin, 2012)</w:t>
      </w:r>
      <w:r>
        <w:rPr>
          <w:sz w:val="22"/>
          <w:szCs w:val="22"/>
        </w:rPr>
        <w:fldChar w:fldCharType="end"/>
      </w:r>
      <w:r>
        <w:rPr>
          <w:sz w:val="22"/>
          <w:szCs w:val="22"/>
        </w:rPr>
        <w:t>.</w:t>
      </w:r>
    </w:p>
    <w:p w14:paraId="1FC31E25" w14:textId="78A1714E" w:rsidR="00CA3C2E" w:rsidRDefault="00CA3C2E" w:rsidP="00861656">
      <w:pPr>
        <w:pStyle w:val="NormalWeb"/>
        <w:shd w:val="clear" w:color="auto" w:fill="FFFFFF"/>
        <w:spacing w:before="0" w:beforeAutospacing="0" w:after="0" w:afterAutospacing="0"/>
        <w:ind w:firstLine="567"/>
        <w:jc w:val="both"/>
        <w:rPr>
          <w:sz w:val="22"/>
          <w:szCs w:val="22"/>
        </w:rPr>
      </w:pPr>
      <w:r w:rsidRPr="00CA3C2E">
        <w:rPr>
          <w:sz w:val="22"/>
          <w:szCs w:val="22"/>
        </w:rPr>
        <w:t>Karakter atau identitas diri berpangkal pada “Culture matters”. Untuk membangun karakter diperlukan sikap dan orientasi nilai-nilai yang kondusif, diantaranya adalah: Sikap, orientasi dan praksis saling percaya (trust bukan prasangka), disiplin kerja keras (jangan hanya menyalahkan pihak lain), juga intropeksi, hemat cermat, mengutamakan pendidikan, berlakunya rule of law, menimba secara kritis konstruktif sikap hidup bersama, dan identitas kita bersama sebagai suata bangsa</w:t>
      </w:r>
      <w:r>
        <w:rPr>
          <w:sz w:val="22"/>
          <w:szCs w:val="22"/>
        </w:rPr>
        <w:t xml:space="preserve"> </w:t>
      </w:r>
      <w:r>
        <w:rPr>
          <w:sz w:val="22"/>
          <w:szCs w:val="22"/>
        </w:rPr>
        <w:fldChar w:fldCharType="begin" w:fldLock="1"/>
      </w:r>
      <w:r w:rsidR="00DF06DF">
        <w:rPr>
          <w:sz w:val="22"/>
          <w:szCs w:val="22"/>
        </w:rPr>
        <w:instrText>ADDIN CSL_CITATION {"citationItems":[{"id":"ITEM-1","itemData":{"DOI":"http://dx.doi.org/10.30868/ei.v2i03.29","author":[{"dropping-particle":"","family":"Wahidin","given":"Unang","non-dropping-particle":"","parse-names":false,"suffix":""}],"container-title":"Edukasi Islami Jurnal Pendidikan Islam","id":"ITEM-1","issued":{"date-parts":[["2013"]]},"page":"256-269","title":"Pendidikan Karakter Bagi Remaja","type":"article-journal","volume":"Vol 2, No "},"uris":["http://www.mendeley.com/documents/?uuid=6af827ea-4343-494a-a1d7-d558f893a730"]}],"mendeley":{"formattedCitation":"(Wahidin, 2013)","manualFormatting":"(Bung Hatta dalam Wahidin, 2013: 259-260)","plainTextFormattedCitation":"(Wahidin, 2013)","previouslyFormattedCitation":"(Wahidin, 2013)"},"properties":{"noteIndex":0},"schema":"https://github.com/citation-style-language/schema/raw/master/csl-citation.json"}</w:instrText>
      </w:r>
      <w:r>
        <w:rPr>
          <w:sz w:val="22"/>
          <w:szCs w:val="22"/>
        </w:rPr>
        <w:fldChar w:fldCharType="separate"/>
      </w:r>
      <w:r w:rsidRPr="00CA3C2E">
        <w:rPr>
          <w:noProof/>
          <w:sz w:val="22"/>
          <w:szCs w:val="22"/>
        </w:rPr>
        <w:t>(</w:t>
      </w:r>
      <w:r>
        <w:rPr>
          <w:noProof/>
          <w:sz w:val="22"/>
          <w:szCs w:val="22"/>
        </w:rPr>
        <w:t xml:space="preserve">Bung Hatta dalam </w:t>
      </w:r>
      <w:r w:rsidRPr="00CA3C2E">
        <w:rPr>
          <w:noProof/>
          <w:sz w:val="22"/>
          <w:szCs w:val="22"/>
        </w:rPr>
        <w:t>Wahidin, 2013</w:t>
      </w:r>
      <w:r>
        <w:rPr>
          <w:noProof/>
          <w:sz w:val="22"/>
          <w:szCs w:val="22"/>
        </w:rPr>
        <w:t>: 259-260</w:t>
      </w:r>
      <w:r w:rsidRPr="00CA3C2E">
        <w:rPr>
          <w:noProof/>
          <w:sz w:val="22"/>
          <w:szCs w:val="22"/>
        </w:rPr>
        <w:t>)</w:t>
      </w:r>
      <w:r>
        <w:rPr>
          <w:sz w:val="22"/>
          <w:szCs w:val="22"/>
        </w:rPr>
        <w:fldChar w:fldCharType="end"/>
      </w:r>
      <w:r>
        <w:rPr>
          <w:sz w:val="22"/>
          <w:szCs w:val="22"/>
        </w:rPr>
        <w:t>.</w:t>
      </w:r>
    </w:p>
    <w:p w14:paraId="221AFC93" w14:textId="6ECB6B1E" w:rsidR="0003764D" w:rsidRPr="00DB68ED" w:rsidRDefault="0003764D" w:rsidP="00DB68ED">
      <w:pPr>
        <w:pStyle w:val="NormalWeb"/>
        <w:shd w:val="clear" w:color="auto" w:fill="FFFFFF"/>
        <w:spacing w:before="0" w:beforeAutospacing="0" w:after="0" w:afterAutospacing="0"/>
        <w:ind w:firstLine="567"/>
        <w:jc w:val="both"/>
        <w:rPr>
          <w:sz w:val="22"/>
          <w:szCs w:val="22"/>
        </w:rPr>
      </w:pPr>
      <w:r>
        <w:rPr>
          <w:sz w:val="22"/>
          <w:szCs w:val="22"/>
        </w:rPr>
        <w:t xml:space="preserve">Pada iklan GoPay ini menggunakan </w:t>
      </w:r>
      <w:r w:rsidR="003E4316">
        <w:rPr>
          <w:sz w:val="22"/>
          <w:szCs w:val="22"/>
        </w:rPr>
        <w:t xml:space="preserve">figur </w:t>
      </w:r>
      <w:r>
        <w:rPr>
          <w:sz w:val="22"/>
          <w:szCs w:val="22"/>
        </w:rPr>
        <w:t xml:space="preserve">Budi yang sangat terkenal di masanya. </w:t>
      </w:r>
      <w:r w:rsidR="003E4316">
        <w:rPr>
          <w:sz w:val="22"/>
          <w:szCs w:val="22"/>
        </w:rPr>
        <w:t xml:space="preserve">Figur </w:t>
      </w:r>
      <w:r>
        <w:rPr>
          <w:sz w:val="22"/>
          <w:szCs w:val="22"/>
        </w:rPr>
        <w:t xml:space="preserve"> Budi banyak digunakan dalam buku pelajaran di sekolah-sekolah</w:t>
      </w:r>
      <w:r w:rsidR="00C711E7">
        <w:rPr>
          <w:sz w:val="22"/>
          <w:szCs w:val="22"/>
        </w:rPr>
        <w:t>, tidak hanya Budi tetapi seluruh keluarga Budi juga ada. Dalam iklan k</w:t>
      </w:r>
      <w:r>
        <w:rPr>
          <w:sz w:val="22"/>
          <w:szCs w:val="22"/>
        </w:rPr>
        <w:t>arakter Bud</w:t>
      </w:r>
      <w:r w:rsidR="00C711E7">
        <w:rPr>
          <w:sz w:val="22"/>
          <w:szCs w:val="22"/>
        </w:rPr>
        <w:t>i</w:t>
      </w:r>
      <w:r>
        <w:rPr>
          <w:sz w:val="22"/>
          <w:szCs w:val="22"/>
        </w:rPr>
        <w:t xml:space="preserve"> menggambarkan anak yang baik, suka menolong</w:t>
      </w:r>
      <w:r w:rsidR="003E4316">
        <w:rPr>
          <w:sz w:val="22"/>
          <w:szCs w:val="22"/>
        </w:rPr>
        <w:t xml:space="preserve"> dan semua hal-hal positif ada pada diri Budi. Penggunaan figur Budi dengan karakter yang baik dengan harapan pesan yang ingin disampaikan </w:t>
      </w:r>
      <w:r w:rsidR="00710117">
        <w:rPr>
          <w:sz w:val="22"/>
          <w:szCs w:val="22"/>
        </w:rPr>
        <w:t xml:space="preserve">dalam iklan ini </w:t>
      </w:r>
      <w:r w:rsidR="003E4316">
        <w:rPr>
          <w:sz w:val="22"/>
          <w:szCs w:val="22"/>
        </w:rPr>
        <w:t>dapat</w:t>
      </w:r>
      <w:r w:rsidR="00710117">
        <w:rPr>
          <w:sz w:val="22"/>
          <w:szCs w:val="22"/>
        </w:rPr>
        <w:t xml:space="preserve"> tersampaikan ke khalayak</w:t>
      </w:r>
      <w:r w:rsidR="007F5F76">
        <w:rPr>
          <w:sz w:val="22"/>
          <w:szCs w:val="22"/>
        </w:rPr>
        <w:t>, dengan GoPay apapun bisa dilakukan. Semua hal baik yang dilakukan Budi sangat terbantu dengan adanya GoPay, terlebih mengenai pembayaran.</w:t>
      </w:r>
    </w:p>
    <w:p w14:paraId="7D746828" w14:textId="75CCB7F8" w:rsidR="00A93BE0" w:rsidRDefault="00A93BE0" w:rsidP="00A93BE0">
      <w:pPr>
        <w:pStyle w:val="NormalWeb"/>
        <w:shd w:val="clear" w:color="auto" w:fill="FFFFFF"/>
        <w:spacing w:before="0" w:beforeAutospacing="0" w:after="0" w:afterAutospacing="0"/>
        <w:ind w:firstLine="567"/>
        <w:jc w:val="both"/>
        <w:rPr>
          <w:color w:val="101820"/>
          <w:sz w:val="22"/>
          <w:szCs w:val="22"/>
        </w:rPr>
      </w:pPr>
    </w:p>
    <w:p w14:paraId="0A67E512" w14:textId="5E7C939C" w:rsidR="008A37A4" w:rsidRPr="008A37A4" w:rsidRDefault="00A93BE0" w:rsidP="008A37A4">
      <w:pPr>
        <w:pStyle w:val="Heading2"/>
      </w:pPr>
      <w:r>
        <w:t xml:space="preserve">Pengertian </w:t>
      </w:r>
      <w:r w:rsidR="001E3AC2">
        <w:t xml:space="preserve">Desain Komunikasi </w:t>
      </w:r>
      <w:r>
        <w:t>Visual</w:t>
      </w:r>
    </w:p>
    <w:p w14:paraId="59437645" w14:textId="047E5FE2" w:rsidR="00DF06DF" w:rsidRPr="00DF06DF" w:rsidRDefault="00DF06DF" w:rsidP="00A93BE0">
      <w:pPr>
        <w:pStyle w:val="NormalWeb"/>
        <w:shd w:val="clear" w:color="auto" w:fill="FFFFFF"/>
        <w:spacing w:before="0" w:beforeAutospacing="0" w:after="0" w:afterAutospacing="0"/>
        <w:ind w:firstLine="567"/>
        <w:jc w:val="both"/>
        <w:rPr>
          <w:sz w:val="22"/>
          <w:szCs w:val="22"/>
        </w:rPr>
      </w:pPr>
      <w:r w:rsidRPr="00DF06DF">
        <w:rPr>
          <w:sz w:val="22"/>
          <w:szCs w:val="22"/>
        </w:rPr>
        <w:t>Desain adalah sebuah perancangan yang berfungsi menyampaikan pesan yang diinginkan oleh seseorang. Desain merupakan suatu proses yang dapat dikatakan telah seumur dengan keberadaan manusia di bumi. Hal ini sering tidak kita sadari, sehingga sebagian dari kita berpendapat seolah-olah desain baru dikenal sejak jaman modern dan merupakan bagian dari kehidupan modern</w:t>
      </w:r>
      <w:r>
        <w:rPr>
          <w:sz w:val="22"/>
          <w:szCs w:val="22"/>
        </w:rPr>
        <w:t xml:space="preserve"> </w:t>
      </w:r>
      <w:r>
        <w:rPr>
          <w:sz w:val="22"/>
          <w:szCs w:val="22"/>
        </w:rPr>
        <w:fldChar w:fldCharType="begin" w:fldLock="1"/>
      </w:r>
      <w:r>
        <w:rPr>
          <w:sz w:val="22"/>
          <w:szCs w:val="22"/>
        </w:rPr>
        <w:instrText>ADDIN CSL_CITATION {"citationItems":[{"id":"ITEM-1","itemData":{"author":[{"dropping-particle":"","family":"Kusrianto","given":"Adi","non-dropping-particle":"","parse-names":false,"suffix":""}],"id":"ITEM-1","issued":{"date-parts":[["2007"]]},"publisher":"Penerbit Andi","publisher-place":"Yogyakarta","title":"Pengantar Desain Komunikasi Visual","type":"book"},"uris":["http://www.mendeley.com/documents/?uuid=315a0450-4fb6-4ef7-a2d0-2e3b85f4fd24"]}],"mendeley":{"formattedCitation":"(Kusrianto, 2007)","plainTextFormattedCitation":"(Kusrianto, 2007)","previouslyFormattedCitation":"(Kusrianto, 2007)"},"properties":{"noteIndex":0},"schema":"https://github.com/citation-style-language/schema/raw/master/csl-citation.json"}</w:instrText>
      </w:r>
      <w:r>
        <w:rPr>
          <w:sz w:val="22"/>
          <w:szCs w:val="22"/>
        </w:rPr>
        <w:fldChar w:fldCharType="separate"/>
      </w:r>
      <w:r w:rsidRPr="00DF06DF">
        <w:rPr>
          <w:noProof/>
          <w:sz w:val="22"/>
          <w:szCs w:val="22"/>
        </w:rPr>
        <w:t>(Kusrianto, 2007)</w:t>
      </w:r>
      <w:r>
        <w:rPr>
          <w:sz w:val="22"/>
          <w:szCs w:val="22"/>
        </w:rPr>
        <w:fldChar w:fldCharType="end"/>
      </w:r>
      <w:r w:rsidRPr="00DF06DF">
        <w:rPr>
          <w:sz w:val="22"/>
          <w:szCs w:val="22"/>
        </w:rPr>
        <w:t xml:space="preserve">. Desain yang baik adalah desain yang memenuhi kebutuhan </w:t>
      </w:r>
      <w:r w:rsidRPr="00DF06DF">
        <w:rPr>
          <w:sz w:val="22"/>
          <w:szCs w:val="22"/>
        </w:rPr>
        <w:lastRenderedPageBreak/>
        <w:t xml:space="preserve">masyarakat. Disamping itu, penerimaan masyarakat tersebut kepada suatu desain haruslah kritis, karena tanpa unsur tersebut tidak akan terjadi pertumbuhan desain yang sehat. </w:t>
      </w:r>
    </w:p>
    <w:p w14:paraId="49AB876F" w14:textId="2CB3F0DE" w:rsidR="00DF06DF" w:rsidRDefault="00DF06DF" w:rsidP="00A93BE0">
      <w:pPr>
        <w:pStyle w:val="NormalWeb"/>
        <w:shd w:val="clear" w:color="auto" w:fill="FFFFFF"/>
        <w:spacing w:before="0" w:beforeAutospacing="0" w:after="0" w:afterAutospacing="0"/>
        <w:ind w:firstLine="567"/>
        <w:jc w:val="both"/>
      </w:pPr>
      <w:r w:rsidRPr="00DF06DF">
        <w:rPr>
          <w:sz w:val="22"/>
          <w:szCs w:val="22"/>
        </w:rPr>
        <w:t>Desain Komunikasi Visual (DKV) adalah sarana yang digunakan untuk menyampaikan pesan kepada masyarakat luas dengan berbagai media. Media yang digunakan boleh apa saja, tergantung keinginan seseorang dan lokasi penempatan hasil desain tersebut yang bisa diletakkan dimana saja, yang terpenting pesan yang didesain mudah dibaca oleh masyarakat luas</w:t>
      </w:r>
      <w:r>
        <w:rPr>
          <w:sz w:val="22"/>
          <w:szCs w:val="22"/>
        </w:rPr>
        <w:t xml:space="preserve"> </w:t>
      </w:r>
      <w:r>
        <w:rPr>
          <w:sz w:val="22"/>
          <w:szCs w:val="22"/>
        </w:rPr>
        <w:fldChar w:fldCharType="begin" w:fldLock="1"/>
      </w:r>
      <w:r>
        <w:rPr>
          <w:sz w:val="22"/>
          <w:szCs w:val="22"/>
        </w:rPr>
        <w:instrText>ADDIN CSL_CITATION {"citationItems":[{"id":"ITEM-1","itemData":{"DOI":"https://doi.org/10.33633/andharupa.v4i02.1683","author":[{"dropping-particle":"","family":"Elisabeth","given":"Noprita","non-dropping-particle":"","parse-names":false,"suffix":""},{"dropping-particle":"","family":"Yulika","given":"Febri","non-dropping-particle":"","parse-names":false,"suffix":""},{"dropping-particle":"","family":"Waspada","given":"Agung Eko Budi","non-dropping-particle":"","parse-names":false,"suffix":""}],"container-title":"Andharupa, Jurnal Desain Komunikasi Visual &amp; Multimedia","id":"ITEM-1","issued":{"date-parts":[["2018"]]},"page":"188-195","title":"Desain Komunikasi Visual Iklan Layanan Masyarakat Tentang Pelecehan Seksual pada Anak Di Kota Medan","type":"article-journal","volume":"Vol. 04 No"},"uris":["http://www.mendeley.com/documents/?uuid=13861821-aecc-4dde-b71c-3e69d58621da"]}],"mendeley":{"formattedCitation":"(Elisabeth et al., 2018)","manualFormatting":"(Kusrianto dalam Elisabeth et al., 2018: 189)","plainTextFormattedCitation":"(Elisabeth et al., 2018)","previouslyFormattedCitation":"(Elisabeth et al., 2018)"},"properties":{"noteIndex":0},"schema":"https://github.com/citation-style-language/schema/raw/master/csl-citation.json"}</w:instrText>
      </w:r>
      <w:r>
        <w:rPr>
          <w:sz w:val="22"/>
          <w:szCs w:val="22"/>
        </w:rPr>
        <w:fldChar w:fldCharType="separate"/>
      </w:r>
      <w:r w:rsidRPr="00DF06DF">
        <w:rPr>
          <w:noProof/>
          <w:sz w:val="22"/>
          <w:szCs w:val="22"/>
        </w:rPr>
        <w:t>(</w:t>
      </w:r>
      <w:r>
        <w:rPr>
          <w:noProof/>
          <w:sz w:val="22"/>
          <w:szCs w:val="22"/>
        </w:rPr>
        <w:t xml:space="preserve">Kusrianto dalam </w:t>
      </w:r>
      <w:r w:rsidRPr="00DF06DF">
        <w:rPr>
          <w:noProof/>
          <w:sz w:val="22"/>
          <w:szCs w:val="22"/>
        </w:rPr>
        <w:t>Elisabeth et al., 2018</w:t>
      </w:r>
      <w:r>
        <w:rPr>
          <w:noProof/>
          <w:sz w:val="22"/>
          <w:szCs w:val="22"/>
        </w:rPr>
        <w:t>: 189</w:t>
      </w:r>
      <w:r w:rsidRPr="00DF06DF">
        <w:rPr>
          <w:noProof/>
          <w:sz w:val="22"/>
          <w:szCs w:val="22"/>
        </w:rPr>
        <w:t>)</w:t>
      </w:r>
      <w:r>
        <w:rPr>
          <w:sz w:val="22"/>
          <w:szCs w:val="22"/>
        </w:rPr>
        <w:fldChar w:fldCharType="end"/>
      </w:r>
      <w:r w:rsidRPr="00DF06DF">
        <w:rPr>
          <w:sz w:val="22"/>
          <w:szCs w:val="22"/>
        </w:rPr>
        <w:t>. DKV adalah suatu disiplin ilmu yang bertujuan mempelajari konsep-konsep komunikasi serta ungkapan kreatif melalui berbagai media untuk menyampaikan pesan dan gagasan secara visual dengan mengelola elemen-elemen grafis yang berupa bentuk dan gambar, tatanan huruf, serta komposisi warna serta layout (tata letak atau perwajahan)</w:t>
      </w:r>
      <w:r>
        <w:rPr>
          <w:sz w:val="22"/>
          <w:szCs w:val="22"/>
        </w:rPr>
        <w:t xml:space="preserve"> </w:t>
      </w:r>
      <w:r>
        <w:rPr>
          <w:sz w:val="22"/>
          <w:szCs w:val="22"/>
        </w:rPr>
        <w:fldChar w:fldCharType="begin" w:fldLock="1"/>
      </w:r>
      <w:r w:rsidR="001A0D3B">
        <w:rPr>
          <w:sz w:val="22"/>
          <w:szCs w:val="22"/>
        </w:rPr>
        <w:instrText>ADDIN CSL_CITATION {"citationItems":[{"id":"ITEM-1","itemData":{"author":[{"dropping-particle":"","family":"Kusrianto","given":"Adi","non-dropping-particle":"","parse-names":false,"suffix":""}],"id":"ITEM-1","issued":{"date-parts":[["2007"]]},"publisher":"Penerbit Andi","publisher-place":"Yogyakarta","title":"Pengantar Desain Komunikasi Visual","type":"book"},"uris":["http://www.mendeley.com/documents/?uuid=315a0450-4fb6-4ef7-a2d0-2e3b85f4fd24"]}],"mendeley":{"formattedCitation":"(Kusrianto, 2007)","plainTextFormattedCitation":"(Kusrianto, 2007)","previouslyFormattedCitation":"(Kusrianto, 2007)"},"properties":{"noteIndex":0},"schema":"https://github.com/citation-style-language/schema/raw/master/csl-citation.json"}</w:instrText>
      </w:r>
      <w:r>
        <w:rPr>
          <w:sz w:val="22"/>
          <w:szCs w:val="22"/>
        </w:rPr>
        <w:fldChar w:fldCharType="separate"/>
      </w:r>
      <w:r w:rsidRPr="00DF06DF">
        <w:rPr>
          <w:noProof/>
          <w:sz w:val="22"/>
          <w:szCs w:val="22"/>
        </w:rPr>
        <w:t>(Kusrianto, 2007)</w:t>
      </w:r>
      <w:r>
        <w:rPr>
          <w:sz w:val="22"/>
          <w:szCs w:val="22"/>
        </w:rPr>
        <w:fldChar w:fldCharType="end"/>
      </w:r>
      <w:r w:rsidRPr="00DF06DF">
        <w:rPr>
          <w:sz w:val="22"/>
          <w:szCs w:val="22"/>
        </w:rPr>
        <w:t>.</w:t>
      </w:r>
      <w:r>
        <w:t xml:space="preserve"> </w:t>
      </w:r>
    </w:p>
    <w:p w14:paraId="5D3703C3" w14:textId="5645F225" w:rsidR="003755E5" w:rsidRDefault="00DF06DF" w:rsidP="00A93BE0">
      <w:pPr>
        <w:pStyle w:val="NormalWeb"/>
        <w:shd w:val="clear" w:color="auto" w:fill="FFFFFF"/>
        <w:spacing w:before="0" w:beforeAutospacing="0" w:after="0" w:afterAutospacing="0"/>
        <w:ind w:firstLine="567"/>
        <w:jc w:val="both"/>
      </w:pPr>
      <w:r w:rsidRPr="00DF06DF">
        <w:rPr>
          <w:sz w:val="22"/>
          <w:szCs w:val="22"/>
        </w:rPr>
        <w:t>Dalam</w:t>
      </w:r>
      <w:r>
        <w:rPr>
          <w:sz w:val="22"/>
          <w:szCs w:val="22"/>
        </w:rPr>
        <w:t xml:space="preserve"> merancang sesuatu terlebih dahulu harus membuat konsep</w:t>
      </w:r>
      <w:r w:rsidR="001A0D3B">
        <w:rPr>
          <w:sz w:val="22"/>
          <w:szCs w:val="22"/>
        </w:rPr>
        <w:t xml:space="preserve"> kreatif. </w:t>
      </w:r>
      <w:r w:rsidR="001A0D3B" w:rsidRPr="001A0D3B">
        <w:rPr>
          <w:sz w:val="22"/>
          <w:szCs w:val="22"/>
        </w:rPr>
        <w:t>Konsep kreatif merupakan sebuah tema, ide pokok atau gagasan unik yang akan dijadikan dan dikemas menjadi sebuah produk komunikasi visual. Secara garis besar konsep kreatif merupakan titik awal yang sangat penting untuk menemukan berbagai gagasan baru dan belum pernah ada sebelumnya, agar yang dikomunikasikan mempunyai sebuah karakteristik atau pembeda</w:t>
      </w:r>
      <w:r w:rsidR="001A0D3B">
        <w:rPr>
          <w:sz w:val="22"/>
          <w:szCs w:val="22"/>
        </w:rPr>
        <w:t xml:space="preserve"> </w:t>
      </w:r>
      <w:r w:rsidR="001A0D3B">
        <w:rPr>
          <w:sz w:val="22"/>
          <w:szCs w:val="22"/>
        </w:rPr>
        <w:fldChar w:fldCharType="begin" w:fldLock="1"/>
      </w:r>
      <w:r w:rsidR="00E5792A">
        <w:rPr>
          <w:sz w:val="22"/>
          <w:szCs w:val="22"/>
        </w:rPr>
        <w:instrText>ADDIN CSL_CITATION {"citationItems":[{"id":"ITEM-1","itemData":{"DOI":"https://doi.org/10.33633/andharupa.v4i02.1683","author":[{"dropping-particle":"","family":"Elisabeth","given":"Noprita","non-dropping-particle":"","parse-names":false,"suffix":""},{"dropping-particle":"","family":"Yulika","given":"Febri","non-dropping-particle":"","parse-names":false,"suffix":""},{"dropping-particle":"","family":"Waspada","given":"Agung Eko Budi","non-dropping-particle":"","parse-names":false,"suffix":""}],"container-title":"Andharupa, Jurnal Desain Komunikasi Visual &amp; Multimedia","id":"ITEM-1","issued":{"date-parts":[["2018"]]},"page":"188-195","title":"Desain Komunikasi Visual Iklan Layanan Masyarakat Tentang Pelecehan Seksual pada Anak Di Kota Medan","type":"article-journal","volume":"Vol. 04 No"},"uris":["http://www.mendeley.com/documents/?uuid=13861821-aecc-4dde-b71c-3e69d58621da"]}],"mendeley":{"formattedCitation":"(Elisabeth et al., 2018)","manualFormatting":"(Elisabeth et al., 2018: 192)","plainTextFormattedCitation":"(Elisabeth et al., 2018)","previouslyFormattedCitation":"(Elisabeth et al., 2018)"},"properties":{"noteIndex":0},"schema":"https://github.com/citation-style-language/schema/raw/master/csl-citation.json"}</w:instrText>
      </w:r>
      <w:r w:rsidR="001A0D3B">
        <w:rPr>
          <w:sz w:val="22"/>
          <w:szCs w:val="22"/>
        </w:rPr>
        <w:fldChar w:fldCharType="separate"/>
      </w:r>
      <w:r w:rsidR="001A0D3B" w:rsidRPr="001A0D3B">
        <w:rPr>
          <w:noProof/>
          <w:sz w:val="22"/>
          <w:szCs w:val="22"/>
        </w:rPr>
        <w:t>(Elisabeth et al., 2018</w:t>
      </w:r>
      <w:r w:rsidR="001A0D3B">
        <w:rPr>
          <w:noProof/>
          <w:sz w:val="22"/>
          <w:szCs w:val="22"/>
        </w:rPr>
        <w:t>: 192</w:t>
      </w:r>
      <w:r w:rsidR="001A0D3B" w:rsidRPr="001A0D3B">
        <w:rPr>
          <w:noProof/>
          <w:sz w:val="22"/>
          <w:szCs w:val="22"/>
        </w:rPr>
        <w:t>)</w:t>
      </w:r>
      <w:r w:rsidR="001A0D3B">
        <w:rPr>
          <w:sz w:val="22"/>
          <w:szCs w:val="22"/>
        </w:rPr>
        <w:fldChar w:fldCharType="end"/>
      </w:r>
      <w:r w:rsidR="001A0D3B" w:rsidRPr="001A0D3B">
        <w:rPr>
          <w:sz w:val="22"/>
          <w:szCs w:val="22"/>
        </w:rPr>
        <w:t>.</w:t>
      </w:r>
      <w:r w:rsidRPr="00380F64">
        <w:rPr>
          <w:sz w:val="22"/>
          <w:szCs w:val="22"/>
        </w:rPr>
        <w:t xml:space="preserve"> </w:t>
      </w:r>
      <w:r w:rsidR="00E5792A">
        <w:rPr>
          <w:sz w:val="22"/>
          <w:szCs w:val="22"/>
        </w:rPr>
        <w:t xml:space="preserve">Media berasal dari Bahasa Latin medius, yang artinya sarana atau perantara pesan. Adapun komunikasi dapat diartikan sebagai proses interaksi antar manusia dalam bentuk verbal dan non verbal melalui saluran media yang memengaruhi satu sama lain denga umpan balik tertentu. Jenis media komunikasi yang digunakan dibagi menjadi lima yaitu media komunikasi tekstua;, media komunikasi audio, media komunikasi visual, media komunikasi audio visual dan konvergensi media tekstual, audio serta visual </w:t>
      </w:r>
      <w:r w:rsidR="00E5792A">
        <w:rPr>
          <w:sz w:val="22"/>
          <w:szCs w:val="22"/>
        </w:rPr>
        <w:fldChar w:fldCharType="begin" w:fldLock="1"/>
      </w:r>
      <w:r w:rsidR="00E5792A">
        <w:rPr>
          <w:sz w:val="22"/>
          <w:szCs w:val="22"/>
        </w:rPr>
        <w:instrText>ADDIN CSL_CITATION {"citationItems":[{"id":"ITEM-1","itemData":{"author":[{"dropping-particle":"","family":"Andhita","given":"Pundra Rengga","non-dropping-particle":"","parse-names":false,"suffix":""}],"id":"ITEM-1","issued":{"date-parts":[["2021"]]},"number-of-pages":"121","publisher":"CV. ZT Corpora","publisher-place":"Banyumas","title":"Komunikasi Visual","type":"book"},"uris":["http://www.mendeley.com/documents/?uuid=6246e23e-7ce4-4362-a1a8-01687902f8b2"]}],"mendeley":{"formattedCitation":"(Andhita, 2021)","manualFormatting":"(Andhita, 2021: 13)","plainTextFormattedCitation":"(Andhita, 2021)"},"properties":{"noteIndex":0},"schema":"https://github.com/citation-style-language/schema/raw/master/csl-citation.json"}</w:instrText>
      </w:r>
      <w:r w:rsidR="00E5792A">
        <w:rPr>
          <w:sz w:val="22"/>
          <w:szCs w:val="22"/>
        </w:rPr>
        <w:fldChar w:fldCharType="separate"/>
      </w:r>
      <w:r w:rsidR="00E5792A" w:rsidRPr="00E5792A">
        <w:rPr>
          <w:noProof/>
          <w:sz w:val="22"/>
          <w:szCs w:val="22"/>
        </w:rPr>
        <w:t>(Andhita, 2021</w:t>
      </w:r>
      <w:r w:rsidR="00E5792A">
        <w:rPr>
          <w:noProof/>
          <w:sz w:val="22"/>
          <w:szCs w:val="22"/>
        </w:rPr>
        <w:t>: 13</w:t>
      </w:r>
      <w:r w:rsidR="00E5792A" w:rsidRPr="00E5792A">
        <w:rPr>
          <w:noProof/>
          <w:sz w:val="22"/>
          <w:szCs w:val="22"/>
        </w:rPr>
        <w:t>)</w:t>
      </w:r>
      <w:r w:rsidR="00E5792A">
        <w:rPr>
          <w:sz w:val="22"/>
          <w:szCs w:val="22"/>
        </w:rPr>
        <w:fldChar w:fldCharType="end"/>
      </w:r>
      <w:r w:rsidR="00E5792A">
        <w:rPr>
          <w:sz w:val="22"/>
          <w:szCs w:val="22"/>
        </w:rPr>
        <w:t xml:space="preserve">. </w:t>
      </w:r>
    </w:p>
    <w:p w14:paraId="06D82F4C" w14:textId="543EDAFD" w:rsidR="003755E5" w:rsidRPr="003755E5" w:rsidRDefault="003755E5" w:rsidP="003755E5">
      <w:pPr>
        <w:pStyle w:val="NormalWeb"/>
        <w:shd w:val="clear" w:color="auto" w:fill="FFFFFF"/>
        <w:spacing w:before="0" w:beforeAutospacing="0" w:after="0" w:afterAutospacing="0"/>
        <w:ind w:firstLine="567"/>
        <w:jc w:val="both"/>
        <w:rPr>
          <w:sz w:val="22"/>
          <w:szCs w:val="22"/>
        </w:rPr>
      </w:pPr>
      <w:r w:rsidRPr="003755E5">
        <w:rPr>
          <w:sz w:val="22"/>
          <w:szCs w:val="22"/>
        </w:rPr>
        <w:t>Media komunikasi visual terdiri dari medi</w:t>
      </w:r>
      <w:r w:rsidR="00A956D0">
        <w:rPr>
          <w:sz w:val="22"/>
          <w:szCs w:val="22"/>
        </w:rPr>
        <w:t>a</w:t>
      </w:r>
      <w:r w:rsidRPr="003755E5">
        <w:rPr>
          <w:sz w:val="22"/>
          <w:szCs w:val="22"/>
        </w:rPr>
        <w:t xml:space="preserve"> cetak, media audio visual, media luar ruang, media </w:t>
      </w:r>
      <w:r w:rsidRPr="003755E5">
        <w:rPr>
          <w:i/>
          <w:iCs/>
          <w:sz w:val="22"/>
          <w:szCs w:val="22"/>
        </w:rPr>
        <w:t>display,</w:t>
      </w:r>
      <w:r w:rsidRPr="003755E5">
        <w:rPr>
          <w:sz w:val="22"/>
          <w:szCs w:val="22"/>
        </w:rPr>
        <w:t xml:space="preserve"> barang kena</w:t>
      </w:r>
      <w:r w:rsidR="00022F41">
        <w:rPr>
          <w:sz w:val="22"/>
          <w:szCs w:val="22"/>
        </w:rPr>
        <w:t>n</w:t>
      </w:r>
      <w:r w:rsidRPr="003755E5">
        <w:rPr>
          <w:sz w:val="22"/>
          <w:szCs w:val="22"/>
        </w:rPr>
        <w:t xml:space="preserve">gan dan </w:t>
      </w:r>
      <w:r w:rsidRPr="003755E5">
        <w:rPr>
          <w:i/>
          <w:iCs/>
          <w:sz w:val="22"/>
          <w:szCs w:val="22"/>
        </w:rPr>
        <w:t>new media</w:t>
      </w:r>
      <w:r w:rsidRPr="003755E5">
        <w:rPr>
          <w:i/>
          <w:iCs/>
        </w:rPr>
        <w:t>.</w:t>
      </w:r>
      <w:r>
        <w:t xml:space="preserve"> </w:t>
      </w:r>
      <w:r w:rsidR="00380F64">
        <w:rPr>
          <w:sz w:val="22"/>
          <w:szCs w:val="22"/>
        </w:rPr>
        <w:t>Iklan GoPay ini termasuk dalam media audio visual</w:t>
      </w:r>
      <w:r>
        <w:rPr>
          <w:sz w:val="22"/>
          <w:szCs w:val="22"/>
        </w:rPr>
        <w:t xml:space="preserve"> yang akan peneliti kaji elemen-elemen visual yang ada pada setiap halamannya.</w:t>
      </w:r>
      <w:r w:rsidR="00A956D0">
        <w:rPr>
          <w:sz w:val="22"/>
          <w:szCs w:val="22"/>
        </w:rPr>
        <w:t xml:space="preserve"> </w:t>
      </w:r>
      <w:r w:rsidR="00A956D0" w:rsidRPr="003755E5">
        <w:rPr>
          <w:sz w:val="22"/>
          <w:szCs w:val="22"/>
        </w:rPr>
        <w:t>Untuk penyusunan pesan, komunikasi visual memerlukan elemen desain visual yang relevan, berdiri sendiri atau bergabung dengan elemen lainnya. Semua elemen tersebut harus mampu memberikan integrasi visual yang kuat sehingga memunculkan diskursus mengenai interpetasi maknanya.</w:t>
      </w:r>
    </w:p>
    <w:p w14:paraId="278F3F58" w14:textId="77777777" w:rsidR="0003764D" w:rsidRDefault="0003764D" w:rsidP="00A93BE0">
      <w:pPr>
        <w:pStyle w:val="NormalWeb"/>
        <w:shd w:val="clear" w:color="auto" w:fill="FFFFFF"/>
        <w:spacing w:before="0" w:beforeAutospacing="0" w:after="0" w:afterAutospacing="0"/>
        <w:ind w:firstLine="567"/>
        <w:jc w:val="both"/>
        <w:rPr>
          <w:color w:val="000000"/>
          <w:sz w:val="22"/>
          <w:szCs w:val="22"/>
          <w:shd w:val="clear" w:color="auto" w:fill="FFFFFF"/>
        </w:rPr>
      </w:pPr>
    </w:p>
    <w:p w14:paraId="0063F454" w14:textId="4734AAF1" w:rsidR="006B2CB6" w:rsidRPr="0003764D" w:rsidRDefault="006B2CB6" w:rsidP="0003764D">
      <w:pPr>
        <w:pStyle w:val="TableofFigures"/>
        <w:rPr>
          <w:lang w:val="id-ID"/>
        </w:rPr>
      </w:pPr>
      <w:r>
        <w:t>Tabel 3. Hasil Analisis Visual</w:t>
      </w:r>
    </w:p>
    <w:tbl>
      <w:tblPr>
        <w:tblStyle w:val="TableGrid"/>
        <w:tblW w:w="0" w:type="auto"/>
        <w:tblLook w:val="04A0" w:firstRow="1" w:lastRow="0" w:firstColumn="1" w:lastColumn="0" w:noHBand="0" w:noVBand="1"/>
      </w:tblPr>
      <w:tblGrid>
        <w:gridCol w:w="3468"/>
        <w:gridCol w:w="4248"/>
      </w:tblGrid>
      <w:tr w:rsidR="0003764D" w14:paraId="7C53DF35" w14:textId="77777777" w:rsidTr="006B2CB6">
        <w:tc>
          <w:tcPr>
            <w:tcW w:w="3256" w:type="dxa"/>
          </w:tcPr>
          <w:p w14:paraId="4F34A4BC" w14:textId="67484C3E" w:rsidR="006B2CB6" w:rsidRPr="006B2CB6" w:rsidRDefault="006B2CB6" w:rsidP="006B2CB6">
            <w:pPr>
              <w:jc w:val="center"/>
              <w:rPr>
                <w:b/>
                <w:bCs/>
              </w:rPr>
            </w:pPr>
            <w:r w:rsidRPr="006B2CB6">
              <w:rPr>
                <w:b/>
                <w:bCs/>
              </w:rPr>
              <w:t>Visual</w:t>
            </w:r>
          </w:p>
        </w:tc>
        <w:tc>
          <w:tcPr>
            <w:tcW w:w="4248" w:type="dxa"/>
          </w:tcPr>
          <w:p w14:paraId="31A0AE85" w14:textId="7586224A" w:rsidR="006B2CB6" w:rsidRPr="006B2CB6" w:rsidRDefault="006B2CB6" w:rsidP="006B2CB6">
            <w:pPr>
              <w:jc w:val="center"/>
              <w:rPr>
                <w:b/>
                <w:bCs/>
              </w:rPr>
            </w:pPr>
            <w:r w:rsidRPr="006B2CB6">
              <w:rPr>
                <w:b/>
                <w:bCs/>
              </w:rPr>
              <w:t>Analisis</w:t>
            </w:r>
          </w:p>
        </w:tc>
      </w:tr>
      <w:tr w:rsidR="0003764D" w14:paraId="6B3DEE82" w14:textId="77777777" w:rsidTr="00AB53E0">
        <w:tc>
          <w:tcPr>
            <w:tcW w:w="3256" w:type="dxa"/>
            <w:vAlign w:val="center"/>
          </w:tcPr>
          <w:p w14:paraId="38A6EB9E" w14:textId="23EDB028" w:rsidR="006B2CB6" w:rsidRDefault="006B2CB6" w:rsidP="00AB53E0">
            <w:pPr>
              <w:jc w:val="center"/>
            </w:pPr>
            <w:r>
              <w:rPr>
                <w:noProof/>
              </w:rPr>
              <w:drawing>
                <wp:inline distT="0" distB="0" distL="0" distR="0" wp14:anchorId="708BBF27" wp14:editId="696C8836">
                  <wp:extent cx="2025747" cy="1267127"/>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5" cstate="print">
                            <a:extLst>
                              <a:ext uri="{28A0092B-C50C-407E-A947-70E740481C1C}">
                                <a14:useLocalDpi xmlns:a14="http://schemas.microsoft.com/office/drawing/2010/main" val="0"/>
                              </a:ext>
                            </a:extLst>
                          </a:blip>
                          <a:srcRect l="1882" r="9886" b="3616"/>
                          <a:stretch/>
                        </pic:blipFill>
                        <pic:spPr bwMode="auto">
                          <a:xfrm>
                            <a:off x="0" y="0"/>
                            <a:ext cx="2050731" cy="1282755"/>
                          </a:xfrm>
                          <a:prstGeom prst="rect">
                            <a:avLst/>
                          </a:prstGeom>
                          <a:ln>
                            <a:noFill/>
                          </a:ln>
                          <a:extLst>
                            <a:ext uri="{53640926-AAD7-44D8-BBD7-CCE9431645EC}">
                              <a14:shadowObscured xmlns:a14="http://schemas.microsoft.com/office/drawing/2010/main"/>
                            </a:ext>
                          </a:extLst>
                        </pic:spPr>
                      </pic:pic>
                    </a:graphicData>
                  </a:graphic>
                </wp:inline>
              </w:drawing>
            </w:r>
          </w:p>
        </w:tc>
        <w:tc>
          <w:tcPr>
            <w:tcW w:w="4248" w:type="dxa"/>
          </w:tcPr>
          <w:p w14:paraId="0CEB7C28" w14:textId="44DA77A8" w:rsidR="0091459B" w:rsidRPr="00AB53E0" w:rsidRDefault="0091459B" w:rsidP="00A41A67">
            <w:pPr>
              <w:rPr>
                <w:b/>
                <w:bCs/>
              </w:rPr>
            </w:pPr>
            <w:r w:rsidRPr="00AB53E0">
              <w:rPr>
                <w:b/>
                <w:bCs/>
              </w:rPr>
              <w:t xml:space="preserve">Cover depan </w:t>
            </w:r>
          </w:p>
          <w:p w14:paraId="0C2D3A62" w14:textId="77777777" w:rsidR="002B19EF" w:rsidRDefault="002B19EF" w:rsidP="00A41A67"/>
          <w:p w14:paraId="2D055C84" w14:textId="1E18E830" w:rsidR="002B19EF" w:rsidRDefault="002B19EF" w:rsidP="00A41A67">
            <w:r>
              <w:t>Warna</w:t>
            </w:r>
            <w:r w:rsidR="00435DE8">
              <w:t xml:space="preserve"> </w:t>
            </w:r>
            <w:r w:rsidR="00435DE8" w:rsidRPr="00CD2940">
              <w:rPr>
                <w:i/>
                <w:iCs/>
              </w:rPr>
              <w:t>background</w:t>
            </w:r>
            <w:r w:rsidR="00435DE8">
              <w:t xml:space="preserve"> pada cover ini menggunakan warna biru yang terlihat sudah usang. Elemen visual pada desain cover ini</w:t>
            </w:r>
            <w:r w:rsidR="00336135">
              <w:t xml:space="preserve"> terdapat ilustrasi 1 anak perempuan dan 2 anak laki-laki dengan kegiatan yang berbeda ditengah dengan ilustrasi ayam dan keranjang belanjaan disebelah kiri, sebelah kanannya ada kucing dan rumput juga bola. Ilustrasi</w:t>
            </w:r>
            <w:r w:rsidR="00AB53E0">
              <w:t xml:space="preserve"> ini berwarna hitam putih. Diba</w:t>
            </w:r>
            <w:r w:rsidR="00022F41">
              <w:t>g</w:t>
            </w:r>
            <w:r w:rsidR="00AB53E0">
              <w:t xml:space="preserve">ian bawah terdapat tulisan belajar membaca dan menulis dengan </w:t>
            </w:r>
            <w:r w:rsidR="00AB53E0" w:rsidRPr="00022F41">
              <w:rPr>
                <w:i/>
              </w:rPr>
              <w:t>frame</w:t>
            </w:r>
            <w:r w:rsidR="00AB53E0">
              <w:t xml:space="preserve"> putih </w:t>
            </w:r>
            <w:r w:rsidR="00AB53E0" w:rsidRPr="00022F41">
              <w:rPr>
                <w:i/>
              </w:rPr>
              <w:t>outline</w:t>
            </w:r>
            <w:r w:rsidR="00AB53E0">
              <w:t xml:space="preserve"> hitam juga </w:t>
            </w:r>
            <w:r w:rsidR="00AB53E0" w:rsidRPr="00022F41">
              <w:rPr>
                <w:i/>
              </w:rPr>
              <w:t>background</w:t>
            </w:r>
            <w:r w:rsidR="00AB53E0">
              <w:t xml:space="preserve"> kuning.</w:t>
            </w:r>
            <w:r w:rsidR="00336135">
              <w:t xml:space="preserve">  Bagian kiri atas terdapat tulisan Bahasa Indonesia dan kanan atas ada stempel GoPay.</w:t>
            </w:r>
          </w:p>
          <w:p w14:paraId="76A9CD82" w14:textId="5704F661" w:rsidR="002B19EF" w:rsidRDefault="002B19EF" w:rsidP="00A41A67"/>
        </w:tc>
      </w:tr>
      <w:tr w:rsidR="0003764D" w14:paraId="6F791199" w14:textId="77777777" w:rsidTr="006B2CB6">
        <w:tc>
          <w:tcPr>
            <w:tcW w:w="3256" w:type="dxa"/>
          </w:tcPr>
          <w:p w14:paraId="41F3DBDA" w14:textId="460EE4A7" w:rsidR="006B2CB6" w:rsidRDefault="005B77EE" w:rsidP="00A41A67">
            <w:r>
              <w:rPr>
                <w:noProof/>
              </w:rPr>
              <w:lastRenderedPageBreak/>
              <w:drawing>
                <wp:inline distT="0" distB="0" distL="0" distR="0" wp14:anchorId="4466A273" wp14:editId="3FB08521">
                  <wp:extent cx="2032781" cy="1173540"/>
                  <wp:effectExtent l="0" t="0" r="5715"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52488" cy="1184917"/>
                          </a:xfrm>
                          <a:prstGeom prst="rect">
                            <a:avLst/>
                          </a:prstGeom>
                        </pic:spPr>
                      </pic:pic>
                    </a:graphicData>
                  </a:graphic>
                </wp:inline>
              </w:drawing>
            </w:r>
          </w:p>
        </w:tc>
        <w:tc>
          <w:tcPr>
            <w:tcW w:w="4248" w:type="dxa"/>
          </w:tcPr>
          <w:p w14:paraId="0A5AA431" w14:textId="7CF7BD07" w:rsidR="006B2CB6" w:rsidRPr="00CD2940" w:rsidRDefault="00AB53E0" w:rsidP="00A41A67">
            <w:pPr>
              <w:rPr>
                <w:b/>
                <w:bCs/>
              </w:rPr>
            </w:pPr>
            <w:r w:rsidRPr="00CD2940">
              <w:rPr>
                <w:b/>
                <w:bCs/>
              </w:rPr>
              <w:t>Halaman 1</w:t>
            </w:r>
          </w:p>
          <w:p w14:paraId="471BAD34" w14:textId="77777777" w:rsidR="00CD2940" w:rsidRDefault="00CD2940" w:rsidP="00A41A67"/>
          <w:p w14:paraId="4345FFF4" w14:textId="5D2C063A" w:rsidR="00AB53E0" w:rsidRDefault="00AB53E0" w:rsidP="00A41A67">
            <w:r>
              <w:t>Pada halaman ini memperkenalkan sosok Budi dengan ada ilustrasi figur Budi juga di</w:t>
            </w:r>
            <w:r w:rsidR="00CD2940">
              <w:t>dukung dengan nada tulisan “ini budi” berikut dengan ejaannya.</w:t>
            </w:r>
          </w:p>
        </w:tc>
      </w:tr>
      <w:tr w:rsidR="0003764D" w14:paraId="2BDBB207" w14:textId="77777777" w:rsidTr="006B2CB6">
        <w:tc>
          <w:tcPr>
            <w:tcW w:w="3256" w:type="dxa"/>
          </w:tcPr>
          <w:p w14:paraId="12A5123F" w14:textId="22892E75" w:rsidR="006B2CB6" w:rsidRDefault="005B77EE" w:rsidP="00A41A67">
            <w:r>
              <w:rPr>
                <w:noProof/>
              </w:rPr>
              <w:drawing>
                <wp:inline distT="0" distB="0" distL="0" distR="0" wp14:anchorId="03C80F5B" wp14:editId="5845683E">
                  <wp:extent cx="2032781" cy="1154658"/>
                  <wp:effectExtent l="0" t="0" r="5715"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68824" cy="1175131"/>
                          </a:xfrm>
                          <a:prstGeom prst="rect">
                            <a:avLst/>
                          </a:prstGeom>
                        </pic:spPr>
                      </pic:pic>
                    </a:graphicData>
                  </a:graphic>
                </wp:inline>
              </w:drawing>
            </w:r>
          </w:p>
        </w:tc>
        <w:tc>
          <w:tcPr>
            <w:tcW w:w="4248" w:type="dxa"/>
          </w:tcPr>
          <w:p w14:paraId="0CBA9A50" w14:textId="77777777" w:rsidR="006B2CB6" w:rsidRPr="00E20E11" w:rsidRDefault="003A592F" w:rsidP="00A41A67">
            <w:pPr>
              <w:rPr>
                <w:b/>
                <w:bCs/>
              </w:rPr>
            </w:pPr>
            <w:r w:rsidRPr="00E20E11">
              <w:rPr>
                <w:b/>
                <w:bCs/>
              </w:rPr>
              <w:t>Halaman 2</w:t>
            </w:r>
          </w:p>
          <w:p w14:paraId="45D01568" w14:textId="77777777" w:rsidR="003A592F" w:rsidRDefault="003A592F" w:rsidP="00A41A67"/>
          <w:p w14:paraId="6EAF2859" w14:textId="3C904929" w:rsidR="003A592F" w:rsidRDefault="003A592F" w:rsidP="00A41A67">
            <w:r>
              <w:t>Ilustrasi halaman ini banyak gambar tokoh-tokoh pahlawan dan juga figur Budi karena konsep dari halaman ini adalah Budi m</w:t>
            </w:r>
            <w:r w:rsidR="00E20E11">
              <w:t>em</w:t>
            </w:r>
            <w:r>
              <w:t>punyai jiwa pahlawan</w:t>
            </w:r>
            <w:r w:rsidR="00E20E11">
              <w:t>, didukung dengan kata-kata ejaan.</w:t>
            </w:r>
          </w:p>
          <w:p w14:paraId="61B9B182" w14:textId="3A4B1D48" w:rsidR="0036759F" w:rsidRDefault="0036759F" w:rsidP="00A41A67"/>
        </w:tc>
      </w:tr>
      <w:tr w:rsidR="0003764D" w14:paraId="6696691F" w14:textId="77777777" w:rsidTr="006B2CB6">
        <w:tc>
          <w:tcPr>
            <w:tcW w:w="3256" w:type="dxa"/>
          </w:tcPr>
          <w:p w14:paraId="26497C4E" w14:textId="60097A5A" w:rsidR="006B2CB6" w:rsidRDefault="005B77EE" w:rsidP="00A41A67">
            <w:r>
              <w:rPr>
                <w:noProof/>
              </w:rPr>
              <w:drawing>
                <wp:inline distT="0" distB="0" distL="0" distR="0" wp14:anchorId="66A7B86B" wp14:editId="414C8F62">
                  <wp:extent cx="2046849" cy="114820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71037" cy="1161778"/>
                          </a:xfrm>
                          <a:prstGeom prst="rect">
                            <a:avLst/>
                          </a:prstGeom>
                        </pic:spPr>
                      </pic:pic>
                    </a:graphicData>
                  </a:graphic>
                </wp:inline>
              </w:drawing>
            </w:r>
          </w:p>
        </w:tc>
        <w:tc>
          <w:tcPr>
            <w:tcW w:w="4248" w:type="dxa"/>
          </w:tcPr>
          <w:p w14:paraId="78B09DE5" w14:textId="77777777" w:rsidR="006B2CB6" w:rsidRPr="002A2416" w:rsidRDefault="00E20E11" w:rsidP="00A41A67">
            <w:pPr>
              <w:rPr>
                <w:b/>
                <w:bCs/>
              </w:rPr>
            </w:pPr>
            <w:r w:rsidRPr="002A2416">
              <w:rPr>
                <w:b/>
                <w:bCs/>
              </w:rPr>
              <w:t>Halaman 3</w:t>
            </w:r>
          </w:p>
          <w:p w14:paraId="49C45393" w14:textId="21350D24" w:rsidR="00E20E11" w:rsidRDefault="00E20E11" w:rsidP="00A41A67"/>
          <w:p w14:paraId="6317C031" w14:textId="237287F3" w:rsidR="009867F4" w:rsidRDefault="009867F4" w:rsidP="00A41A67">
            <w:r>
              <w:t xml:space="preserve">Bagian atas halaman ada tulisan Budi selalu rela berkorban dalam bentuk ejaan. </w:t>
            </w:r>
            <w:r w:rsidR="002A2416">
              <w:t>I</w:t>
            </w:r>
            <w:r>
              <w:t>lustrasi</w:t>
            </w:r>
            <w:r w:rsidR="002A2416">
              <w:t xml:space="preserve"> yang dibuat untuk mendukung tulisan tersebut adalah dengan gambar jembatan yang terputus dan Budi berdiri ditengahnya sebagai penghubung jembatan tersebut.</w:t>
            </w:r>
          </w:p>
          <w:p w14:paraId="6C3273EE" w14:textId="6060227B" w:rsidR="009867F4" w:rsidRDefault="009867F4" w:rsidP="00A41A67"/>
        </w:tc>
      </w:tr>
      <w:tr w:rsidR="0003764D" w14:paraId="7D52F6B1" w14:textId="77777777" w:rsidTr="006B2CB6">
        <w:tc>
          <w:tcPr>
            <w:tcW w:w="3256" w:type="dxa"/>
          </w:tcPr>
          <w:p w14:paraId="334BA740" w14:textId="05ED2F2F" w:rsidR="006B2CB6" w:rsidRDefault="005B77EE" w:rsidP="00A41A67">
            <w:r>
              <w:rPr>
                <w:noProof/>
              </w:rPr>
              <w:drawing>
                <wp:inline distT="0" distB="0" distL="0" distR="0" wp14:anchorId="7737D2AC" wp14:editId="62771E39">
                  <wp:extent cx="2060917" cy="1172093"/>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086018" cy="1186368"/>
                          </a:xfrm>
                          <a:prstGeom prst="rect">
                            <a:avLst/>
                          </a:prstGeom>
                        </pic:spPr>
                      </pic:pic>
                    </a:graphicData>
                  </a:graphic>
                </wp:inline>
              </w:drawing>
            </w:r>
          </w:p>
        </w:tc>
        <w:tc>
          <w:tcPr>
            <w:tcW w:w="4248" w:type="dxa"/>
          </w:tcPr>
          <w:p w14:paraId="08593C39" w14:textId="77777777" w:rsidR="006B2CB6" w:rsidRPr="0006736B" w:rsidRDefault="002A2416" w:rsidP="00A41A67">
            <w:pPr>
              <w:rPr>
                <w:b/>
                <w:bCs/>
              </w:rPr>
            </w:pPr>
            <w:r w:rsidRPr="0006736B">
              <w:rPr>
                <w:b/>
                <w:bCs/>
              </w:rPr>
              <w:t>Halaman 4</w:t>
            </w:r>
          </w:p>
          <w:p w14:paraId="4CABFB20" w14:textId="77777777" w:rsidR="002A2416" w:rsidRDefault="002A2416" w:rsidP="00A41A67"/>
          <w:p w14:paraId="785C05AF" w14:textId="7B691063" w:rsidR="002A2416" w:rsidRDefault="002A2416" w:rsidP="00A41A67">
            <w:r>
              <w:t>Budi mengahrumkan nama bangsa dalam bentuk ejaan. Ilustrasinya Budi menyemprotkan parfum</w:t>
            </w:r>
            <w:r w:rsidR="0006736B">
              <w:t xml:space="preserve"> ke peta Indonesia yang dipegang bapak guru.</w:t>
            </w:r>
          </w:p>
        </w:tc>
      </w:tr>
      <w:tr w:rsidR="0003764D" w14:paraId="59A23CFB" w14:textId="77777777" w:rsidTr="006B2CB6">
        <w:tc>
          <w:tcPr>
            <w:tcW w:w="3256" w:type="dxa"/>
          </w:tcPr>
          <w:p w14:paraId="72CEE8B2" w14:textId="116A853A" w:rsidR="006B2CB6" w:rsidRDefault="00A404FA" w:rsidP="00A41A67">
            <w:r>
              <w:rPr>
                <w:noProof/>
              </w:rPr>
              <w:drawing>
                <wp:inline distT="0" distB="0" distL="0" distR="0" wp14:anchorId="3E85B6AC" wp14:editId="57E24666">
                  <wp:extent cx="2065029" cy="1153551"/>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081506" cy="1162755"/>
                          </a:xfrm>
                          <a:prstGeom prst="rect">
                            <a:avLst/>
                          </a:prstGeom>
                        </pic:spPr>
                      </pic:pic>
                    </a:graphicData>
                  </a:graphic>
                </wp:inline>
              </w:drawing>
            </w:r>
          </w:p>
        </w:tc>
        <w:tc>
          <w:tcPr>
            <w:tcW w:w="4248" w:type="dxa"/>
          </w:tcPr>
          <w:p w14:paraId="490F1BF4" w14:textId="77777777" w:rsidR="006B2CB6" w:rsidRPr="0006736B" w:rsidRDefault="0006736B" w:rsidP="00A41A67">
            <w:pPr>
              <w:rPr>
                <w:b/>
                <w:bCs/>
              </w:rPr>
            </w:pPr>
            <w:r w:rsidRPr="0006736B">
              <w:rPr>
                <w:b/>
                <w:bCs/>
              </w:rPr>
              <w:t>Halaman 5</w:t>
            </w:r>
          </w:p>
          <w:p w14:paraId="797A8249" w14:textId="77777777" w:rsidR="0006736B" w:rsidRDefault="0006736B" w:rsidP="00A41A67"/>
          <w:p w14:paraId="06C1F35F" w14:textId="26BF2EE5" w:rsidR="0006736B" w:rsidRDefault="0006736B" w:rsidP="00A41A67">
            <w:r>
              <w:t>Pada halaman ini memberi tahu kalau Budi punya hape dengan ilustrasi Budi sedang senyum.</w:t>
            </w:r>
          </w:p>
        </w:tc>
      </w:tr>
      <w:tr w:rsidR="0003764D" w14:paraId="07AE06C4" w14:textId="77777777" w:rsidTr="006B2CB6">
        <w:tc>
          <w:tcPr>
            <w:tcW w:w="3256" w:type="dxa"/>
          </w:tcPr>
          <w:p w14:paraId="400A4F3C" w14:textId="69A234AC" w:rsidR="006B2CB6" w:rsidRDefault="00A404FA" w:rsidP="00A41A67">
            <w:r>
              <w:rPr>
                <w:noProof/>
              </w:rPr>
              <w:drawing>
                <wp:inline distT="0" distB="0" distL="0" distR="0" wp14:anchorId="0ECB9735" wp14:editId="1026DD90">
                  <wp:extent cx="2060636" cy="112541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090089" cy="1141501"/>
                          </a:xfrm>
                          <a:prstGeom prst="rect">
                            <a:avLst/>
                          </a:prstGeom>
                        </pic:spPr>
                      </pic:pic>
                    </a:graphicData>
                  </a:graphic>
                </wp:inline>
              </w:drawing>
            </w:r>
          </w:p>
        </w:tc>
        <w:tc>
          <w:tcPr>
            <w:tcW w:w="4248" w:type="dxa"/>
          </w:tcPr>
          <w:p w14:paraId="2247B01E" w14:textId="77777777" w:rsidR="006B2CB6" w:rsidRPr="00901274" w:rsidRDefault="0006736B" w:rsidP="00A41A67">
            <w:pPr>
              <w:rPr>
                <w:b/>
                <w:bCs/>
              </w:rPr>
            </w:pPr>
            <w:r w:rsidRPr="00901274">
              <w:rPr>
                <w:b/>
                <w:bCs/>
              </w:rPr>
              <w:t>Halaman 6</w:t>
            </w:r>
          </w:p>
          <w:p w14:paraId="297D5AD1" w14:textId="77777777" w:rsidR="0006736B" w:rsidRDefault="0006736B" w:rsidP="00A41A67"/>
          <w:p w14:paraId="668E99C5" w14:textId="6B647F11" w:rsidR="0006736B" w:rsidRDefault="0006736B" w:rsidP="00A41A67">
            <w:r>
              <w:t xml:space="preserve">Di halaman ini mulai memperkenalka aplikasi GoPay. Dengan ilustrasi hape dengan </w:t>
            </w:r>
            <w:r w:rsidRPr="00022F41">
              <w:rPr>
                <w:i/>
              </w:rPr>
              <w:t>layer</w:t>
            </w:r>
            <w:r>
              <w:t xml:space="preserve"> bertuliskan gopay, didukung dengan tulisan ini GoPay.</w:t>
            </w:r>
          </w:p>
        </w:tc>
      </w:tr>
      <w:tr w:rsidR="0003764D" w14:paraId="2DCA39B5" w14:textId="77777777" w:rsidTr="006B2CB6">
        <w:tc>
          <w:tcPr>
            <w:tcW w:w="3256" w:type="dxa"/>
          </w:tcPr>
          <w:p w14:paraId="39B215C4" w14:textId="16D74BBF" w:rsidR="005B77EE" w:rsidRDefault="00A404FA" w:rsidP="00A41A67">
            <w:r>
              <w:rPr>
                <w:noProof/>
              </w:rPr>
              <w:lastRenderedPageBreak/>
              <w:drawing>
                <wp:inline distT="0" distB="0" distL="0" distR="0" wp14:anchorId="5C81ABB6" wp14:editId="286B51CE">
                  <wp:extent cx="2060575" cy="114621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087705" cy="1161310"/>
                          </a:xfrm>
                          <a:prstGeom prst="rect">
                            <a:avLst/>
                          </a:prstGeom>
                        </pic:spPr>
                      </pic:pic>
                    </a:graphicData>
                  </a:graphic>
                </wp:inline>
              </w:drawing>
            </w:r>
          </w:p>
        </w:tc>
        <w:tc>
          <w:tcPr>
            <w:tcW w:w="4248" w:type="dxa"/>
          </w:tcPr>
          <w:p w14:paraId="468B412E" w14:textId="77777777" w:rsidR="005B77EE" w:rsidRPr="00901274" w:rsidRDefault="0006736B" w:rsidP="00A41A67">
            <w:pPr>
              <w:rPr>
                <w:b/>
                <w:bCs/>
              </w:rPr>
            </w:pPr>
            <w:r w:rsidRPr="00901274">
              <w:rPr>
                <w:b/>
                <w:bCs/>
              </w:rPr>
              <w:t>Halaman 7</w:t>
            </w:r>
          </w:p>
          <w:p w14:paraId="0E0F01D7" w14:textId="20D76F68" w:rsidR="0006736B" w:rsidRDefault="0006736B" w:rsidP="00A41A67"/>
          <w:p w14:paraId="03D9BA02" w14:textId="4E788361" w:rsidR="00901274" w:rsidRDefault="00020080" w:rsidP="00A41A67">
            <w:r>
              <w:t xml:space="preserve">Di halaman ini terdapat </w:t>
            </w:r>
            <w:proofErr w:type="gramStart"/>
            <w:r>
              <w:t>tulisan :</w:t>
            </w:r>
            <w:proofErr w:type="gramEnd"/>
            <w:r>
              <w:t xml:space="preserve"> Budi semakin mantap menjadi pahlawan karena paka</w:t>
            </w:r>
            <w:r w:rsidR="00022F41">
              <w:t>i</w:t>
            </w:r>
            <w:r>
              <w:t xml:space="preserve"> GoPay.</w:t>
            </w:r>
            <w:r w:rsidR="001D4EC3">
              <w:t xml:space="preserve"> Untuk memperkuat tulisan tersebut dibuat ilustrasi figur Budi dengan wajah ceria, tangan kanan memegang hape</w:t>
            </w:r>
            <w:r w:rsidR="008D754C">
              <w:t xml:space="preserve"> dan menampilkan aplikasi GoPay. Sedangkan tangan kiri memegang bendera merah putih sebagai </w:t>
            </w:r>
            <w:r w:rsidR="008D754C" w:rsidRPr="00022F41">
              <w:rPr>
                <w:i/>
              </w:rPr>
              <w:t>background</w:t>
            </w:r>
            <w:r w:rsidR="008D754C">
              <w:t>.</w:t>
            </w:r>
          </w:p>
          <w:p w14:paraId="7FF9D0BF" w14:textId="6750490A" w:rsidR="0006736B" w:rsidRDefault="0006736B" w:rsidP="00A41A67"/>
        </w:tc>
      </w:tr>
      <w:tr w:rsidR="0003764D" w14:paraId="274DDEE8" w14:textId="77777777" w:rsidTr="006B2CB6">
        <w:tc>
          <w:tcPr>
            <w:tcW w:w="3256" w:type="dxa"/>
          </w:tcPr>
          <w:p w14:paraId="178E40B5" w14:textId="5A7151A9" w:rsidR="005B77EE" w:rsidRDefault="00A404FA" w:rsidP="00A41A67">
            <w:r>
              <w:rPr>
                <w:noProof/>
              </w:rPr>
              <w:drawing>
                <wp:inline distT="0" distB="0" distL="0" distR="0" wp14:anchorId="4856A792" wp14:editId="714594AD">
                  <wp:extent cx="2060575" cy="1136526"/>
                  <wp:effectExtent l="0" t="0" r="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093711" cy="1154802"/>
                          </a:xfrm>
                          <a:prstGeom prst="rect">
                            <a:avLst/>
                          </a:prstGeom>
                        </pic:spPr>
                      </pic:pic>
                    </a:graphicData>
                  </a:graphic>
                </wp:inline>
              </w:drawing>
            </w:r>
          </w:p>
        </w:tc>
        <w:tc>
          <w:tcPr>
            <w:tcW w:w="4248" w:type="dxa"/>
          </w:tcPr>
          <w:p w14:paraId="7C19ACD1" w14:textId="77777777" w:rsidR="005B77EE" w:rsidRPr="0036759F" w:rsidRDefault="008D754C" w:rsidP="00A41A67">
            <w:pPr>
              <w:rPr>
                <w:b/>
                <w:bCs/>
              </w:rPr>
            </w:pPr>
            <w:r w:rsidRPr="0036759F">
              <w:rPr>
                <w:b/>
                <w:bCs/>
              </w:rPr>
              <w:t>Halaman 8</w:t>
            </w:r>
          </w:p>
          <w:p w14:paraId="46649AC5" w14:textId="77777777" w:rsidR="008D754C" w:rsidRDefault="008D754C" w:rsidP="00A41A67"/>
          <w:p w14:paraId="14A4C932" w14:textId="498693B7" w:rsidR="008D754C" w:rsidRDefault="0036759F" w:rsidP="00A41A67">
            <w:r>
              <w:t xml:space="preserve">Halaman ini dengan tema Budi membeli sayur mayur di warung tetangga. Ilustrasi yang buat sebagai latar ada warung yang menjual berbagai sayur mayur, di depannya ada Budi sedang melakukan transaksi jual beli kepada </w:t>
            </w:r>
            <w:r w:rsidR="00022F41">
              <w:t>dua</w:t>
            </w:r>
            <w:r>
              <w:t xml:space="preserve"> pedagang.</w:t>
            </w:r>
          </w:p>
          <w:p w14:paraId="47551D32" w14:textId="530C299A" w:rsidR="0036759F" w:rsidRDefault="0036759F" w:rsidP="00A41A67"/>
        </w:tc>
      </w:tr>
      <w:tr w:rsidR="0003764D" w14:paraId="24771771" w14:textId="77777777" w:rsidTr="006B2CB6">
        <w:tc>
          <w:tcPr>
            <w:tcW w:w="3256" w:type="dxa"/>
          </w:tcPr>
          <w:p w14:paraId="15F5A305" w14:textId="7A150828" w:rsidR="005B77EE" w:rsidRDefault="00A404FA" w:rsidP="00A41A67">
            <w:r>
              <w:rPr>
                <w:noProof/>
              </w:rPr>
              <w:drawing>
                <wp:inline distT="0" distB="0" distL="0" distR="0" wp14:anchorId="13E6D115" wp14:editId="68B750D2">
                  <wp:extent cx="2053883" cy="1139355"/>
                  <wp:effectExtent l="0" t="0" r="381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83693" cy="1155891"/>
                          </a:xfrm>
                          <a:prstGeom prst="rect">
                            <a:avLst/>
                          </a:prstGeom>
                        </pic:spPr>
                      </pic:pic>
                    </a:graphicData>
                  </a:graphic>
                </wp:inline>
              </w:drawing>
            </w:r>
          </w:p>
        </w:tc>
        <w:tc>
          <w:tcPr>
            <w:tcW w:w="4248" w:type="dxa"/>
          </w:tcPr>
          <w:p w14:paraId="0F08468E" w14:textId="77777777" w:rsidR="005B77EE" w:rsidRPr="0036759F" w:rsidRDefault="0036759F" w:rsidP="00A41A67">
            <w:pPr>
              <w:rPr>
                <w:b/>
                <w:bCs/>
              </w:rPr>
            </w:pPr>
            <w:r w:rsidRPr="0036759F">
              <w:rPr>
                <w:b/>
                <w:bCs/>
              </w:rPr>
              <w:t>Halaman 9</w:t>
            </w:r>
          </w:p>
          <w:p w14:paraId="2749004B" w14:textId="77777777" w:rsidR="0036759F" w:rsidRDefault="0036759F" w:rsidP="00A41A67"/>
          <w:p w14:paraId="04D35406" w14:textId="77777777" w:rsidR="0036759F" w:rsidRDefault="0036759F" w:rsidP="00A41A67">
            <w:r>
              <w:t xml:space="preserve">Halaman ini ada hubungannya denga halaman sebelumnya, untuk proses pembayaran Budi selalu menggunakan GoPay dengan ilustrasi mesin pembayaran dengan </w:t>
            </w:r>
            <w:r w:rsidRPr="00022F41">
              <w:rPr>
                <w:i/>
              </w:rPr>
              <w:t>layer</w:t>
            </w:r>
            <w:r>
              <w:t xml:space="preserve"> tertera aplikasi GoPay dan keluar bukti pembayaran berupa </w:t>
            </w:r>
            <w:r w:rsidRPr="00022F41">
              <w:rPr>
                <w:i/>
              </w:rPr>
              <w:t>barcode</w:t>
            </w:r>
            <w:r>
              <w:t>.</w:t>
            </w:r>
          </w:p>
          <w:p w14:paraId="0B7BB90E" w14:textId="27E4851C" w:rsidR="0036759F" w:rsidRDefault="0036759F" w:rsidP="00A41A67"/>
        </w:tc>
      </w:tr>
      <w:tr w:rsidR="0003764D" w14:paraId="39327800" w14:textId="77777777" w:rsidTr="006B2CB6">
        <w:tc>
          <w:tcPr>
            <w:tcW w:w="3256" w:type="dxa"/>
          </w:tcPr>
          <w:p w14:paraId="52743E9F" w14:textId="517142D1" w:rsidR="005B77EE" w:rsidRDefault="00A404FA" w:rsidP="00A41A67">
            <w:r>
              <w:rPr>
                <w:noProof/>
              </w:rPr>
              <w:drawing>
                <wp:inline distT="0" distB="0" distL="0" distR="0" wp14:anchorId="011D2A0A" wp14:editId="3162E642">
                  <wp:extent cx="2053590" cy="1105389"/>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085937" cy="1122801"/>
                          </a:xfrm>
                          <a:prstGeom prst="rect">
                            <a:avLst/>
                          </a:prstGeom>
                        </pic:spPr>
                      </pic:pic>
                    </a:graphicData>
                  </a:graphic>
                </wp:inline>
              </w:drawing>
            </w:r>
          </w:p>
        </w:tc>
        <w:tc>
          <w:tcPr>
            <w:tcW w:w="4248" w:type="dxa"/>
          </w:tcPr>
          <w:p w14:paraId="56DEBF0C" w14:textId="77777777" w:rsidR="005B77EE" w:rsidRPr="003F167C" w:rsidRDefault="0036759F" w:rsidP="00A41A67">
            <w:pPr>
              <w:rPr>
                <w:b/>
                <w:bCs/>
              </w:rPr>
            </w:pPr>
            <w:r w:rsidRPr="003F167C">
              <w:rPr>
                <w:b/>
                <w:bCs/>
              </w:rPr>
              <w:t>Halaman 10</w:t>
            </w:r>
          </w:p>
          <w:p w14:paraId="47E2D951" w14:textId="56C214BB" w:rsidR="0036759F" w:rsidRDefault="0036759F" w:rsidP="00A41A67"/>
          <w:p w14:paraId="6EA23681" w14:textId="4AE5221F" w:rsidR="003F167C" w:rsidRDefault="003F167C" w:rsidP="00A41A67">
            <w:r>
              <w:t>Karakter Budi yang suka menolong terlihat pada halaman ini dengan tema Budi ikut membantu sekolahkan anak tetangga. Dengan ilustrasi Budi membawa belanjaan sedang men</w:t>
            </w:r>
            <w:r w:rsidRPr="00022F41">
              <w:rPr>
                <w:i/>
              </w:rPr>
              <w:t>scan</w:t>
            </w:r>
            <w:r>
              <w:t xml:space="preserve"> </w:t>
            </w:r>
            <w:r w:rsidRPr="00022F41">
              <w:rPr>
                <w:i/>
              </w:rPr>
              <w:t>barcode</w:t>
            </w:r>
            <w:r>
              <w:t xml:space="preserve"> pada alat pembayaran yang dipegang oleh seorang petugas.</w:t>
            </w:r>
          </w:p>
          <w:p w14:paraId="50932D02" w14:textId="3A541CD5" w:rsidR="0036759F" w:rsidRDefault="0036759F" w:rsidP="00A41A67"/>
        </w:tc>
      </w:tr>
      <w:tr w:rsidR="0003764D" w14:paraId="5C0024B1" w14:textId="77777777" w:rsidTr="006B2CB6">
        <w:tc>
          <w:tcPr>
            <w:tcW w:w="3256" w:type="dxa"/>
          </w:tcPr>
          <w:p w14:paraId="0B3A5CF5" w14:textId="3575F3AB" w:rsidR="005B77EE" w:rsidRDefault="00A404FA" w:rsidP="00A41A67">
            <w:r>
              <w:rPr>
                <w:noProof/>
              </w:rPr>
              <w:drawing>
                <wp:inline distT="0" distB="0" distL="0" distR="0" wp14:anchorId="0911C768" wp14:editId="57FD8997">
                  <wp:extent cx="2053590" cy="1135813"/>
                  <wp:effectExtent l="0" t="0" r="381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079328" cy="1150048"/>
                          </a:xfrm>
                          <a:prstGeom prst="rect">
                            <a:avLst/>
                          </a:prstGeom>
                        </pic:spPr>
                      </pic:pic>
                    </a:graphicData>
                  </a:graphic>
                </wp:inline>
              </w:drawing>
            </w:r>
          </w:p>
        </w:tc>
        <w:tc>
          <w:tcPr>
            <w:tcW w:w="4248" w:type="dxa"/>
          </w:tcPr>
          <w:p w14:paraId="5EB72914" w14:textId="77777777" w:rsidR="005B77EE" w:rsidRPr="00C96066" w:rsidRDefault="003F167C" w:rsidP="00A41A67">
            <w:pPr>
              <w:rPr>
                <w:b/>
                <w:bCs/>
              </w:rPr>
            </w:pPr>
            <w:r w:rsidRPr="00C96066">
              <w:rPr>
                <w:b/>
                <w:bCs/>
              </w:rPr>
              <w:t>Halaman 11</w:t>
            </w:r>
          </w:p>
          <w:p w14:paraId="780024C5" w14:textId="77777777" w:rsidR="003F167C" w:rsidRDefault="003F167C" w:rsidP="00A41A67"/>
          <w:p w14:paraId="3B3CDD47" w14:textId="5E9E2CAE" w:rsidR="003F167C" w:rsidRDefault="003F167C" w:rsidP="00A41A67">
            <w:r>
              <w:t>Karena bantuan Budi maka anak tetangga bisa lulus menjadi sarjana</w:t>
            </w:r>
            <w:r w:rsidR="00C96066">
              <w:t>. Ilustrasinya denga</w:t>
            </w:r>
            <w:r w:rsidR="00022F41">
              <w:t>n</w:t>
            </w:r>
            <w:r w:rsidR="00C96066">
              <w:t xml:space="preserve"> nada</w:t>
            </w:r>
            <w:r w:rsidR="00022F41">
              <w:t xml:space="preserve">, dan terdapat </w:t>
            </w:r>
            <w:r w:rsidR="00C96066" w:rsidRPr="00022F41">
              <w:rPr>
                <w:i/>
              </w:rPr>
              <w:t>frame</w:t>
            </w:r>
            <w:r w:rsidR="00C96066">
              <w:t xml:space="preserve"> foto dengan orangtua membawa hasil dagang mengapit anaknya pada saat kelulusan atau wisuda.</w:t>
            </w:r>
          </w:p>
          <w:p w14:paraId="590CD2CF" w14:textId="2A0FCD1F" w:rsidR="00C96066" w:rsidRDefault="00C96066" w:rsidP="00A41A67"/>
        </w:tc>
      </w:tr>
      <w:tr w:rsidR="0003764D" w14:paraId="446D2B19" w14:textId="77777777" w:rsidTr="006B2CB6">
        <w:tc>
          <w:tcPr>
            <w:tcW w:w="3256" w:type="dxa"/>
          </w:tcPr>
          <w:p w14:paraId="6590391E" w14:textId="0B28886C" w:rsidR="0097110B" w:rsidRDefault="0097110B" w:rsidP="00A41A67">
            <w:pPr>
              <w:rPr>
                <w:noProof/>
              </w:rPr>
            </w:pPr>
            <w:r>
              <w:rPr>
                <w:noProof/>
              </w:rPr>
              <w:lastRenderedPageBreak/>
              <w:drawing>
                <wp:inline distT="0" distB="0" distL="0" distR="0" wp14:anchorId="2D063D13" wp14:editId="5FDE804C">
                  <wp:extent cx="2053590" cy="1161720"/>
                  <wp:effectExtent l="0" t="0" r="381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8199" t="25212" r="42056" b="24759"/>
                          <a:stretch/>
                        </pic:blipFill>
                        <pic:spPr bwMode="auto">
                          <a:xfrm>
                            <a:off x="0" y="0"/>
                            <a:ext cx="2072517" cy="1172427"/>
                          </a:xfrm>
                          <a:prstGeom prst="rect">
                            <a:avLst/>
                          </a:prstGeom>
                          <a:ln>
                            <a:noFill/>
                          </a:ln>
                          <a:extLst>
                            <a:ext uri="{53640926-AAD7-44D8-BBD7-CCE9431645EC}">
                              <a14:shadowObscured xmlns:a14="http://schemas.microsoft.com/office/drawing/2010/main"/>
                            </a:ext>
                          </a:extLst>
                        </pic:spPr>
                      </pic:pic>
                    </a:graphicData>
                  </a:graphic>
                </wp:inline>
              </w:drawing>
            </w:r>
          </w:p>
        </w:tc>
        <w:tc>
          <w:tcPr>
            <w:tcW w:w="4248" w:type="dxa"/>
          </w:tcPr>
          <w:p w14:paraId="27D38ACD" w14:textId="77777777" w:rsidR="0097110B" w:rsidRPr="00403917" w:rsidRDefault="00C96066" w:rsidP="00A41A67">
            <w:pPr>
              <w:rPr>
                <w:b/>
                <w:bCs/>
              </w:rPr>
            </w:pPr>
            <w:r w:rsidRPr="00403917">
              <w:rPr>
                <w:b/>
                <w:bCs/>
              </w:rPr>
              <w:t>Halaman 12</w:t>
            </w:r>
          </w:p>
          <w:p w14:paraId="54BB4A79" w14:textId="77777777" w:rsidR="00C96066" w:rsidRDefault="00C96066" w:rsidP="00A41A67"/>
          <w:p w14:paraId="68EC184D" w14:textId="2694434D" w:rsidR="00C96066" w:rsidRDefault="008314C2" w:rsidP="00A41A67">
            <w:r>
              <w:t xml:space="preserve">Halaman ini menampilkan ilustrasi Budi dengan masih memegang hape </w:t>
            </w:r>
            <w:proofErr w:type="gramStart"/>
            <w:r>
              <w:t>dan  disekelilingnya</w:t>
            </w:r>
            <w:proofErr w:type="gramEnd"/>
            <w:r>
              <w:t xml:space="preserve"> berbagai macam barang belanjaannya yang dibeli di usaha lo</w:t>
            </w:r>
            <w:r w:rsidR="00022F41">
              <w:t>k</w:t>
            </w:r>
            <w:r>
              <w:t>al.</w:t>
            </w:r>
          </w:p>
        </w:tc>
      </w:tr>
      <w:tr w:rsidR="0003764D" w14:paraId="2F4622B1" w14:textId="77777777" w:rsidTr="00403917">
        <w:tc>
          <w:tcPr>
            <w:tcW w:w="3256" w:type="dxa"/>
            <w:vAlign w:val="center"/>
          </w:tcPr>
          <w:p w14:paraId="4E31AD09" w14:textId="04D846F8" w:rsidR="005B77EE" w:rsidRDefault="0097110B" w:rsidP="00403917">
            <w:pPr>
              <w:jc w:val="center"/>
            </w:pPr>
            <w:r>
              <w:rPr>
                <w:noProof/>
              </w:rPr>
              <w:drawing>
                <wp:inline distT="0" distB="0" distL="0" distR="0" wp14:anchorId="782739CF" wp14:editId="41EA55AA">
                  <wp:extent cx="2056251" cy="1132449"/>
                  <wp:effectExtent l="0" t="0" r="127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070835" cy="1140481"/>
                          </a:xfrm>
                          <a:prstGeom prst="rect">
                            <a:avLst/>
                          </a:prstGeom>
                        </pic:spPr>
                      </pic:pic>
                    </a:graphicData>
                  </a:graphic>
                </wp:inline>
              </w:drawing>
            </w:r>
          </w:p>
        </w:tc>
        <w:tc>
          <w:tcPr>
            <w:tcW w:w="4248" w:type="dxa"/>
          </w:tcPr>
          <w:p w14:paraId="2ED3B5B5" w14:textId="77777777" w:rsidR="005B77EE" w:rsidRPr="00403917" w:rsidRDefault="00266A24" w:rsidP="00A41A67">
            <w:pPr>
              <w:rPr>
                <w:b/>
                <w:bCs/>
              </w:rPr>
            </w:pPr>
            <w:r w:rsidRPr="00403917">
              <w:rPr>
                <w:b/>
                <w:bCs/>
              </w:rPr>
              <w:t>Halaman 13</w:t>
            </w:r>
          </w:p>
          <w:p w14:paraId="043CA21A" w14:textId="77777777" w:rsidR="00266A24" w:rsidRDefault="00266A24" w:rsidP="00A41A67"/>
          <w:p w14:paraId="0DC24E93" w14:textId="6B477E14" w:rsidR="00266A24" w:rsidRDefault="00387F43" w:rsidP="00A41A67">
            <w:r>
              <w:t>Pada halaman 13 ini kebaikan Budi</w:t>
            </w:r>
            <w:r w:rsidR="00813248">
              <w:t>,</w:t>
            </w:r>
            <w:r>
              <w:t xml:space="preserve"> pada</w:t>
            </w:r>
            <w:r w:rsidR="00022F41">
              <w:t xml:space="preserve"> saat</w:t>
            </w:r>
            <w:r>
              <w:t xml:space="preserve"> Budi jajan di usaha lo</w:t>
            </w:r>
            <w:r w:rsidR="00813248">
              <w:t>k</w:t>
            </w:r>
            <w:r>
              <w:t>al dan selalu membayar dengan GoPay. Ilustrasi yang dibuat Budi sedang menaiki kerbau sambal makan cilok</w:t>
            </w:r>
            <w:r w:rsidR="00403917">
              <w:t>. Buntut kerbau mem</w:t>
            </w:r>
            <w:r w:rsidR="00813248">
              <w:t>eg</w:t>
            </w:r>
            <w:r w:rsidR="00403917">
              <w:t xml:space="preserve">ang hape untuk </w:t>
            </w:r>
            <w:r w:rsidR="00403917" w:rsidRPr="00813248">
              <w:rPr>
                <w:i/>
              </w:rPr>
              <w:t>scan</w:t>
            </w:r>
            <w:r w:rsidR="00403917">
              <w:t xml:space="preserve"> </w:t>
            </w:r>
            <w:r w:rsidR="00403917" w:rsidRPr="00813248">
              <w:rPr>
                <w:i/>
              </w:rPr>
              <w:t>barcode</w:t>
            </w:r>
            <w:r w:rsidR="00403917">
              <w:t xml:space="preserve"> pembayaran yang dipegang pedagang. Ditambah elemen visual pikulan si pedagang cilok yang merupakan makanan jadul.</w:t>
            </w:r>
          </w:p>
          <w:p w14:paraId="62C80A75" w14:textId="61B8E8A8" w:rsidR="00403917" w:rsidRDefault="00403917" w:rsidP="00A41A67"/>
        </w:tc>
      </w:tr>
      <w:tr w:rsidR="0003764D" w14:paraId="61F67395" w14:textId="77777777" w:rsidTr="00A81941">
        <w:tc>
          <w:tcPr>
            <w:tcW w:w="3256" w:type="dxa"/>
            <w:vAlign w:val="center"/>
          </w:tcPr>
          <w:p w14:paraId="6232F370" w14:textId="19968F23" w:rsidR="005B77EE" w:rsidRDefault="0097110B" w:rsidP="00A81941">
            <w:pPr>
              <w:jc w:val="center"/>
            </w:pPr>
            <w:r>
              <w:rPr>
                <w:noProof/>
              </w:rPr>
              <w:drawing>
                <wp:inline distT="0" distB="0" distL="0" distR="0" wp14:anchorId="3FFDF214" wp14:editId="09B1C7B4">
                  <wp:extent cx="2056130" cy="1127548"/>
                  <wp:effectExtent l="0" t="0" r="127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080058" cy="1140670"/>
                          </a:xfrm>
                          <a:prstGeom prst="rect">
                            <a:avLst/>
                          </a:prstGeom>
                        </pic:spPr>
                      </pic:pic>
                    </a:graphicData>
                  </a:graphic>
                </wp:inline>
              </w:drawing>
            </w:r>
          </w:p>
        </w:tc>
        <w:tc>
          <w:tcPr>
            <w:tcW w:w="4248" w:type="dxa"/>
          </w:tcPr>
          <w:p w14:paraId="30F34C2F" w14:textId="77777777" w:rsidR="005B77EE" w:rsidRPr="00A81941" w:rsidRDefault="00403917" w:rsidP="00A41A67">
            <w:pPr>
              <w:rPr>
                <w:b/>
                <w:bCs/>
              </w:rPr>
            </w:pPr>
            <w:r w:rsidRPr="00A81941">
              <w:rPr>
                <w:b/>
                <w:bCs/>
              </w:rPr>
              <w:t>Halaman 14</w:t>
            </w:r>
          </w:p>
          <w:p w14:paraId="237C0FB0" w14:textId="77777777" w:rsidR="00403917" w:rsidRDefault="00403917" w:rsidP="00A41A67"/>
          <w:p w14:paraId="12784716" w14:textId="77777777" w:rsidR="00403917" w:rsidRDefault="00403917" w:rsidP="00A41A67">
            <w:r>
              <w:t>Halaman ini memadukan jaman dulu dan jaman sekarang.  Jaman dulu ditandai dengan adanya kerbau dan pakaian yang dikenakan Budi, sedangkan jaman sekarang terlihat dari laptop yang digunakan.</w:t>
            </w:r>
            <w:r w:rsidR="00A81941">
              <w:t xml:space="preserve"> Elemen visual pendukung adanya pohon besar sebagai sandaran Budi dan sepiring makanan juga segelas air.</w:t>
            </w:r>
          </w:p>
          <w:p w14:paraId="57B1FAFC" w14:textId="0410C593" w:rsidR="00A81941" w:rsidRDefault="00A81941" w:rsidP="00A41A67"/>
        </w:tc>
      </w:tr>
      <w:tr w:rsidR="0003764D" w14:paraId="105B1664" w14:textId="77777777" w:rsidTr="006B2CB6">
        <w:tc>
          <w:tcPr>
            <w:tcW w:w="3256" w:type="dxa"/>
          </w:tcPr>
          <w:p w14:paraId="0CC4BD14" w14:textId="3254E92D" w:rsidR="00A404FA" w:rsidRDefault="0097110B" w:rsidP="00A41A67">
            <w:r>
              <w:rPr>
                <w:noProof/>
              </w:rPr>
              <w:drawing>
                <wp:inline distT="0" distB="0" distL="0" distR="0" wp14:anchorId="7E821F49" wp14:editId="4145F2E1">
                  <wp:extent cx="2057168" cy="1139484"/>
                  <wp:effectExtent l="0" t="0" r="635"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114367" cy="1171167"/>
                          </a:xfrm>
                          <a:prstGeom prst="rect">
                            <a:avLst/>
                          </a:prstGeom>
                        </pic:spPr>
                      </pic:pic>
                    </a:graphicData>
                  </a:graphic>
                </wp:inline>
              </w:drawing>
            </w:r>
          </w:p>
        </w:tc>
        <w:tc>
          <w:tcPr>
            <w:tcW w:w="4248" w:type="dxa"/>
          </w:tcPr>
          <w:p w14:paraId="1E3BE8FA" w14:textId="77777777" w:rsidR="00A404FA" w:rsidRPr="00A81941" w:rsidRDefault="00A81941" w:rsidP="00A41A67">
            <w:pPr>
              <w:rPr>
                <w:b/>
                <w:bCs/>
              </w:rPr>
            </w:pPr>
            <w:r w:rsidRPr="00A81941">
              <w:rPr>
                <w:b/>
                <w:bCs/>
              </w:rPr>
              <w:t>Halaman 15</w:t>
            </w:r>
          </w:p>
          <w:p w14:paraId="02B2A7AD" w14:textId="77777777" w:rsidR="00A81941" w:rsidRDefault="00A81941" w:rsidP="00A41A67"/>
          <w:p w14:paraId="1C90D20C" w14:textId="77777777" w:rsidR="00A81941" w:rsidRDefault="00A81941" w:rsidP="00A41A67">
            <w:r>
              <w:t>Halaman ini tidak banyak menggunakan ilustrasi. Sebagai pendukung atas ucapa</w:t>
            </w:r>
            <w:r w:rsidR="003C11E6">
              <w:t>n</w:t>
            </w:r>
            <w:r>
              <w:t xml:space="preserve"> terima kasih kepada GoPay</w:t>
            </w:r>
            <w:r w:rsidR="003C11E6">
              <w:t xml:space="preserve"> atas kemudahan yang diberikan, menampilkan rangkaian bunga warna-warni bermakna kebahagiaan.</w:t>
            </w:r>
          </w:p>
          <w:p w14:paraId="72967032" w14:textId="42CF0F75" w:rsidR="003C11E6" w:rsidRDefault="003C11E6" w:rsidP="00A41A67"/>
        </w:tc>
      </w:tr>
      <w:tr w:rsidR="0003764D" w14:paraId="60841F56" w14:textId="77777777" w:rsidTr="00C065F1">
        <w:tc>
          <w:tcPr>
            <w:tcW w:w="3256" w:type="dxa"/>
            <w:vAlign w:val="center"/>
          </w:tcPr>
          <w:p w14:paraId="528ABC71" w14:textId="5581F5F0" w:rsidR="00A404FA" w:rsidRDefault="0097110B" w:rsidP="00C065F1">
            <w:pPr>
              <w:jc w:val="center"/>
            </w:pPr>
            <w:r>
              <w:rPr>
                <w:noProof/>
              </w:rPr>
              <w:drawing>
                <wp:inline distT="0" distB="0" distL="0" distR="0" wp14:anchorId="75C4DA6A" wp14:editId="31FE6F63">
                  <wp:extent cx="2053883" cy="1137666"/>
                  <wp:effectExtent l="0" t="0" r="3810"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086526" cy="1155747"/>
                          </a:xfrm>
                          <a:prstGeom prst="rect">
                            <a:avLst/>
                          </a:prstGeom>
                        </pic:spPr>
                      </pic:pic>
                    </a:graphicData>
                  </a:graphic>
                </wp:inline>
              </w:drawing>
            </w:r>
          </w:p>
        </w:tc>
        <w:tc>
          <w:tcPr>
            <w:tcW w:w="4248" w:type="dxa"/>
          </w:tcPr>
          <w:p w14:paraId="1AAF9C2B" w14:textId="77777777" w:rsidR="00A404FA" w:rsidRPr="003C11E6" w:rsidRDefault="003C11E6" w:rsidP="00A41A67">
            <w:pPr>
              <w:rPr>
                <w:b/>
                <w:bCs/>
              </w:rPr>
            </w:pPr>
            <w:r w:rsidRPr="003C11E6">
              <w:rPr>
                <w:b/>
                <w:bCs/>
              </w:rPr>
              <w:t>Halaman 16</w:t>
            </w:r>
          </w:p>
          <w:p w14:paraId="48EF0277" w14:textId="77777777" w:rsidR="003C11E6" w:rsidRDefault="003C11E6" w:rsidP="00A41A67"/>
          <w:p w14:paraId="7CE8D98A" w14:textId="77777777" w:rsidR="003C11E6" w:rsidRDefault="003C11E6" w:rsidP="00A41A67">
            <w:r>
              <w:t xml:space="preserve">Konsep halaman ini adalah dengan GoPay </w:t>
            </w:r>
            <w:r w:rsidR="00C065F1">
              <w:t>kita bisa membayar atau membeli apapun sangat dimudahkan bahkan ada promo sampai 60%. Ilustrasi pada halaman ini tidak menampilkan figur Budi, tetapi seorang Wanita dengan latar berbagai macam barang kebutuhan rumah tangga ditambah bunga sebelah kanannya melambangkan kesenangan.</w:t>
            </w:r>
          </w:p>
          <w:p w14:paraId="2F6C1591" w14:textId="30A67525" w:rsidR="00C065F1" w:rsidRDefault="00C065F1" w:rsidP="00A41A67"/>
        </w:tc>
      </w:tr>
      <w:tr w:rsidR="0003764D" w14:paraId="7C8913F9" w14:textId="77777777" w:rsidTr="006B2CB6">
        <w:tc>
          <w:tcPr>
            <w:tcW w:w="3256" w:type="dxa"/>
          </w:tcPr>
          <w:p w14:paraId="7E20AB28" w14:textId="773F5868" w:rsidR="00A404FA" w:rsidRDefault="0003764D" w:rsidP="00A41A67">
            <w:r>
              <w:rPr>
                <w:noProof/>
              </w:rPr>
              <w:lastRenderedPageBreak/>
              <w:drawing>
                <wp:inline distT="0" distB="0" distL="0" distR="0" wp14:anchorId="542F75EE" wp14:editId="01FA1C87">
                  <wp:extent cx="2053590" cy="1150300"/>
                  <wp:effectExtent l="0" t="0" r="381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078048" cy="1164000"/>
                          </a:xfrm>
                          <a:prstGeom prst="rect">
                            <a:avLst/>
                          </a:prstGeom>
                        </pic:spPr>
                      </pic:pic>
                    </a:graphicData>
                  </a:graphic>
                </wp:inline>
              </w:drawing>
            </w:r>
          </w:p>
        </w:tc>
        <w:tc>
          <w:tcPr>
            <w:tcW w:w="4248" w:type="dxa"/>
          </w:tcPr>
          <w:p w14:paraId="0D9C22DF" w14:textId="77777777" w:rsidR="00A404FA" w:rsidRPr="00FC39E3" w:rsidRDefault="00C065F1" w:rsidP="00A41A67">
            <w:pPr>
              <w:rPr>
                <w:b/>
                <w:bCs/>
              </w:rPr>
            </w:pPr>
            <w:r w:rsidRPr="00FC39E3">
              <w:rPr>
                <w:b/>
                <w:bCs/>
              </w:rPr>
              <w:t>Halaman 17</w:t>
            </w:r>
          </w:p>
          <w:p w14:paraId="28554A71" w14:textId="77777777" w:rsidR="00C065F1" w:rsidRDefault="00C065F1" w:rsidP="00A41A67"/>
          <w:p w14:paraId="0EBE21A2" w14:textId="52D9B665" w:rsidR="00C065F1" w:rsidRDefault="00B2542F" w:rsidP="00A41A67">
            <w:r>
              <w:t xml:space="preserve">Halaman ini merupakan halaman akhir yang menampilkan </w:t>
            </w:r>
            <w:r w:rsidR="005C7F66">
              <w:t xml:space="preserve">kemudahan yang diberikan GoPay kepada </w:t>
            </w:r>
            <w:r>
              <w:t xml:space="preserve">semua </w:t>
            </w:r>
            <w:r w:rsidR="005C7F66">
              <w:t>pengguna.</w:t>
            </w:r>
            <w:r w:rsidR="007B40A4">
              <w:t xml:space="preserve"> Ini di ilustrasikan dengan banyaknya pengguna GoPay dari semua kalangan juga latar bendera merah putih dan yang paling depan adalah Budi dengan memegang hape berlayar GoPay dan tangan kiri mengepal ke atas, bermakna mengajak seluruh masyarakat Indonesia untuk bangki</w:t>
            </w:r>
            <w:r w:rsidR="00813248">
              <w:t>t</w:t>
            </w:r>
            <w:r w:rsidR="007B40A4">
              <w:t xml:space="preserve"> Bersama GoPay.</w:t>
            </w:r>
          </w:p>
          <w:p w14:paraId="4653163E" w14:textId="6801238F" w:rsidR="00B2542F" w:rsidRDefault="00B2542F" w:rsidP="00A41A67"/>
        </w:tc>
      </w:tr>
      <w:tr w:rsidR="0003764D" w14:paraId="0FA98379" w14:textId="77777777" w:rsidTr="006B2CB6">
        <w:tc>
          <w:tcPr>
            <w:tcW w:w="3256" w:type="dxa"/>
          </w:tcPr>
          <w:p w14:paraId="1D24283B" w14:textId="6F9FC733" w:rsidR="00A404FA" w:rsidRDefault="0003764D" w:rsidP="00A41A67">
            <w:r>
              <w:rPr>
                <w:noProof/>
              </w:rPr>
              <w:drawing>
                <wp:inline distT="0" distB="0" distL="0" distR="0" wp14:anchorId="5FA9D14F" wp14:editId="313F8B42">
                  <wp:extent cx="2053590" cy="1116738"/>
                  <wp:effectExtent l="0" t="0" r="381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080262" cy="1131242"/>
                          </a:xfrm>
                          <a:prstGeom prst="rect">
                            <a:avLst/>
                          </a:prstGeom>
                        </pic:spPr>
                      </pic:pic>
                    </a:graphicData>
                  </a:graphic>
                </wp:inline>
              </w:drawing>
            </w:r>
          </w:p>
        </w:tc>
        <w:tc>
          <w:tcPr>
            <w:tcW w:w="4248" w:type="dxa"/>
          </w:tcPr>
          <w:p w14:paraId="5206EF79" w14:textId="77777777" w:rsidR="00A404FA" w:rsidRPr="00FC39E3" w:rsidRDefault="00C065F1" w:rsidP="00A41A67">
            <w:pPr>
              <w:rPr>
                <w:b/>
                <w:bCs/>
              </w:rPr>
            </w:pPr>
            <w:r w:rsidRPr="00FC39E3">
              <w:rPr>
                <w:b/>
                <w:bCs/>
              </w:rPr>
              <w:t>Halaman 18</w:t>
            </w:r>
          </w:p>
          <w:p w14:paraId="64E6C18A" w14:textId="77777777" w:rsidR="00C065F1" w:rsidRDefault="00C065F1" w:rsidP="00A41A67"/>
          <w:p w14:paraId="3A55E89E" w14:textId="77777777" w:rsidR="00C065F1" w:rsidRDefault="00C065F1" w:rsidP="00A41A67">
            <w:r>
              <w:t xml:space="preserve">Elemen visual yang ada </w:t>
            </w:r>
            <w:r w:rsidRPr="00813248">
              <w:rPr>
                <w:i/>
              </w:rPr>
              <w:t>shape</w:t>
            </w:r>
            <w:r>
              <w:t xml:space="preserve"> berwarna biru dengan ikon GoPay dan tulisan Bangkit Bersama</w:t>
            </w:r>
            <w:r w:rsidR="00FC39E3">
              <w:t xml:space="preserve"> yang setiap huruf vocal A diganti dengan tanda panah keatas kanan, yang bermakna kemajuan yang positif.</w:t>
            </w:r>
          </w:p>
          <w:p w14:paraId="0F281490" w14:textId="7DB5965A" w:rsidR="00FC39E3" w:rsidRDefault="00FC39E3" w:rsidP="00A41A67"/>
        </w:tc>
      </w:tr>
      <w:tr w:rsidR="0003764D" w14:paraId="257C882E" w14:textId="77777777" w:rsidTr="006B2CB6">
        <w:tc>
          <w:tcPr>
            <w:tcW w:w="3256" w:type="dxa"/>
          </w:tcPr>
          <w:p w14:paraId="5B1A0030" w14:textId="1A6AA1D6" w:rsidR="00A404FA" w:rsidRDefault="0003764D" w:rsidP="00A41A67">
            <w:r>
              <w:rPr>
                <w:noProof/>
              </w:rPr>
              <w:drawing>
                <wp:inline distT="0" distB="0" distL="0" distR="0" wp14:anchorId="07CF4777" wp14:editId="239800A9">
                  <wp:extent cx="2060917" cy="1123872"/>
                  <wp:effectExtent l="0" t="0" r="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085747" cy="1137413"/>
                          </a:xfrm>
                          <a:prstGeom prst="rect">
                            <a:avLst/>
                          </a:prstGeom>
                        </pic:spPr>
                      </pic:pic>
                    </a:graphicData>
                  </a:graphic>
                </wp:inline>
              </w:drawing>
            </w:r>
          </w:p>
        </w:tc>
        <w:tc>
          <w:tcPr>
            <w:tcW w:w="4248" w:type="dxa"/>
          </w:tcPr>
          <w:p w14:paraId="3E569D1F" w14:textId="40761544" w:rsidR="00A404FA" w:rsidRDefault="003F167C" w:rsidP="00A41A67">
            <w:pPr>
              <w:rPr>
                <w:b/>
                <w:bCs/>
              </w:rPr>
            </w:pPr>
            <w:r w:rsidRPr="00755262">
              <w:rPr>
                <w:b/>
                <w:bCs/>
              </w:rPr>
              <w:t>Cover belakang</w:t>
            </w:r>
          </w:p>
          <w:p w14:paraId="0D1AAE9E" w14:textId="53A99FDD" w:rsidR="00755262" w:rsidRDefault="00755262" w:rsidP="00A41A67">
            <w:pPr>
              <w:rPr>
                <w:b/>
                <w:bCs/>
              </w:rPr>
            </w:pPr>
          </w:p>
          <w:p w14:paraId="2D66D187" w14:textId="3B54A33D" w:rsidR="00755262" w:rsidRPr="008314C2" w:rsidRDefault="00755262" w:rsidP="00A41A67">
            <w:r w:rsidRPr="008314C2">
              <w:t>Menampilk</w:t>
            </w:r>
            <w:r w:rsidR="00813248">
              <w:t>a</w:t>
            </w:r>
            <w:r w:rsidRPr="008314C2">
              <w:t>n ikon dari GoPay</w:t>
            </w:r>
            <w:r w:rsidR="008314C2" w:rsidRPr="008314C2">
              <w:t xml:space="preserve"> dan ada beberapa logo dibawah yang bekerjasama denga</w:t>
            </w:r>
            <w:r w:rsidR="00813248">
              <w:t>n</w:t>
            </w:r>
            <w:r w:rsidR="008314C2" w:rsidRPr="008314C2">
              <w:t xml:space="preserve"> GoPay. Dengan GoPay bisa bayar semua, banyak promonya yang merupakan </w:t>
            </w:r>
            <w:r w:rsidR="008314C2" w:rsidRPr="00813248">
              <w:rPr>
                <w:i/>
              </w:rPr>
              <w:t>tagline</w:t>
            </w:r>
            <w:r w:rsidR="008314C2" w:rsidRPr="008314C2">
              <w:t xml:space="preserve"> dari GoPay.</w:t>
            </w:r>
          </w:p>
          <w:p w14:paraId="0F861266" w14:textId="1BD67AEA" w:rsidR="003F167C" w:rsidRDefault="003F167C" w:rsidP="00A41A67"/>
        </w:tc>
      </w:tr>
    </w:tbl>
    <w:p w14:paraId="2BBD44B2" w14:textId="77777777" w:rsidR="00A41A67" w:rsidRPr="00C90B02" w:rsidRDefault="00A41A67" w:rsidP="00A41A67"/>
    <w:p w14:paraId="78363013" w14:textId="673BE98D" w:rsidR="00D81893" w:rsidRDefault="00D81893" w:rsidP="00445E81">
      <w:pPr>
        <w:ind w:firstLine="567"/>
      </w:pPr>
      <w:r>
        <w:t>Dari deskripsi analisis visual di</w:t>
      </w:r>
      <w:r w:rsidR="00813248">
        <w:t xml:space="preserve"> </w:t>
      </w:r>
      <w:r>
        <w:t>atas, iklan GoPay versi Belajar Membaca dan Menulis mengusung tema kearifan lo</w:t>
      </w:r>
      <w:r w:rsidR="00813248">
        <w:t>k</w:t>
      </w:r>
      <w:r>
        <w:t>al yang mengedepankan kehidupan di masa lalu. Hal ini terlihat dari penggunaan ilustrasi</w:t>
      </w:r>
      <w:r w:rsidR="00445E81">
        <w:t xml:space="preserve"> dan juga warna yang masih hitam putih. Setiap ilustrasi yang ditampilkan pada setiap halamannya didukung dengan tulisan atau kata-kata yang dibuat sesuai konsep belajar membaca yaitu ditulis dengan ejaan.</w:t>
      </w:r>
      <w:r w:rsidR="00780864">
        <w:t xml:space="preserve"> Pada iklan ini ditekankan bahwa dengan menggunakan GoPay apapun itu bisa dilak</w:t>
      </w:r>
      <w:r w:rsidR="00813248">
        <w:t>u</w:t>
      </w:r>
      <w:r w:rsidR="00780864">
        <w:t xml:space="preserve">kan, seluruh masyarakat Indonesia dari semua kalangan status ekonomi juga bisa menggunakan, dan </w:t>
      </w:r>
      <w:r w:rsidR="00813248">
        <w:t xml:space="preserve">kemudahan </w:t>
      </w:r>
      <w:r w:rsidR="00780864">
        <w:t xml:space="preserve">proses pembayaran </w:t>
      </w:r>
      <w:r w:rsidR="00813248">
        <w:t xml:space="preserve">dalam </w:t>
      </w:r>
      <w:r w:rsidR="00780864">
        <w:t>pembelian apapun.</w:t>
      </w:r>
    </w:p>
    <w:p w14:paraId="141638C3" w14:textId="77777777" w:rsidR="00445E81" w:rsidRDefault="00445E81" w:rsidP="00A41A67"/>
    <w:p w14:paraId="170138A2" w14:textId="14ED8C90" w:rsidR="00A41A67" w:rsidRPr="00C90B02" w:rsidRDefault="00A41A67" w:rsidP="00A41A67">
      <w:r w:rsidRPr="00816162">
        <w:rPr>
          <w:rStyle w:val="Heading1Char"/>
          <w:rFonts w:eastAsia="Calibri"/>
        </w:rPr>
        <w:t>SIMPULAN</w:t>
      </w:r>
      <w:r w:rsidRPr="00C90B02">
        <w:t xml:space="preserve"> </w:t>
      </w:r>
    </w:p>
    <w:p w14:paraId="24E65BC5" w14:textId="3D6A6A8C" w:rsidR="00A41A67" w:rsidRDefault="007F5F76" w:rsidP="00816162">
      <w:pPr>
        <w:pStyle w:val="BodyText"/>
      </w:pPr>
      <w:r>
        <w:t>Setelah melakukan penelitian pada iklan GoPay versi Belajar Membaca dan Menulis dengan pendekatan analisis visual, maka ada beberapa yang disimpulkan sebagai berikut:</w:t>
      </w:r>
    </w:p>
    <w:p w14:paraId="47CFDE0A" w14:textId="66BB1E0A" w:rsidR="007F5F76" w:rsidRDefault="007F5F76" w:rsidP="007F5F76">
      <w:pPr>
        <w:pStyle w:val="BodyText"/>
        <w:numPr>
          <w:ilvl w:val="0"/>
          <w:numId w:val="12"/>
        </w:numPr>
        <w:ind w:left="426" w:hanging="426"/>
      </w:pPr>
      <w:r>
        <w:t xml:space="preserve">Iklan merupakan media promosi yang sangat terkenal dan efektif karena jangkauannya yang sangat luas, semua orang bisa melihatnya. Iklan ini termasuk media komunikasi audio visual, dimana ada gambar yang mendukung dan suara. </w:t>
      </w:r>
      <w:r w:rsidR="00813248">
        <w:t xml:space="preserve">Melalui iklan akan </w:t>
      </w:r>
      <w:r w:rsidR="00461635">
        <w:t>memunculkan</w:t>
      </w:r>
      <w:r w:rsidR="00813248">
        <w:t xml:space="preserve"> perhatian</w:t>
      </w:r>
      <w:r w:rsidR="00461635">
        <w:t xml:space="preserve"> konsumen dari pesan yang terdapat dalam iklan,</w:t>
      </w:r>
      <w:r w:rsidR="00813248">
        <w:t xml:space="preserve"> </w:t>
      </w:r>
      <w:r w:rsidR="00461635">
        <w:t>dan</w:t>
      </w:r>
      <w:r w:rsidR="00813248">
        <w:t xml:space="preserve"> dapat me</w:t>
      </w:r>
      <w:r w:rsidR="00461635">
        <w:t>nimbul</w:t>
      </w:r>
      <w:r w:rsidR="00813248">
        <w:t xml:space="preserve">kan minat </w:t>
      </w:r>
      <w:r w:rsidR="00461635">
        <w:t xml:space="preserve">serta kepercayaan </w:t>
      </w:r>
      <w:r w:rsidR="00813248">
        <w:t>dari seorang konsumen untuk menggunakan produk yang diiklankan.</w:t>
      </w:r>
    </w:p>
    <w:p w14:paraId="7D061277" w14:textId="35C9AF65" w:rsidR="007F5F76" w:rsidRDefault="007F5F76" w:rsidP="007F5F76">
      <w:pPr>
        <w:pStyle w:val="BodyText"/>
        <w:numPr>
          <w:ilvl w:val="0"/>
          <w:numId w:val="12"/>
        </w:numPr>
        <w:ind w:left="426" w:hanging="426"/>
      </w:pPr>
      <w:r>
        <w:t xml:space="preserve">Iklan GoPay versi Belajar Membaca dan Menulis ini menggunakan satu figur yang sangat dikenal pada masanya yaitu Budi, pada mata pelajaran Bahasa Indonesia di sekolah dasar sering kita temui. Pemilihan figur Budi pada iklan ini karena karakter Budi sebagai anak yang baik, tidak sombong, suka menolong dan sifat baik lainnya. Hal ini sesuai dengan pesan yang ingin disampaikan dalam iklan tersebut kepada khalayak kalau GoPay bisa membantu </w:t>
      </w:r>
      <w:r>
        <w:lastRenderedPageBreak/>
        <w:t xml:space="preserve">apapun yang dilakukan Budi dalam berbuat baik, semua dimudahkan untuk proses pembayaran apapun </w:t>
      </w:r>
      <w:r w:rsidR="00813248">
        <w:t>melalui</w:t>
      </w:r>
      <w:r>
        <w:t xml:space="preserve"> GoPay.</w:t>
      </w:r>
    </w:p>
    <w:p w14:paraId="36866503" w14:textId="172672A3" w:rsidR="007F5F76" w:rsidRPr="00C90B02" w:rsidRDefault="007F5F76" w:rsidP="007F5F76">
      <w:pPr>
        <w:pStyle w:val="BodyText"/>
        <w:numPr>
          <w:ilvl w:val="0"/>
          <w:numId w:val="12"/>
        </w:numPr>
        <w:ind w:left="426" w:hanging="426"/>
      </w:pPr>
      <w:r>
        <w:t xml:space="preserve">Penelitian ini menggunakan metode kualitatif deskriptif dengan pendekatan analisis visual dimana dianalisis elemen-elemen visual yang pada setiap halaman. Pada iklan ini ilustrasi figur Budi dan yang lainnya, warna yang digunakan pada ilustrasi hitam </w:t>
      </w:r>
      <w:proofErr w:type="gramStart"/>
      <w:r>
        <w:t xml:space="preserve">putih </w:t>
      </w:r>
      <w:r w:rsidR="00854189">
        <w:t xml:space="preserve"> untuk</w:t>
      </w:r>
      <w:proofErr w:type="gramEnd"/>
      <w:r w:rsidR="00854189">
        <w:t xml:space="preserve"> memberi kesan jadul dan juga didukung dengan kata-kata yang dibuat ejaan, ini karena konsep dari iklan ini belajar membaca dan menulis.</w:t>
      </w:r>
    </w:p>
    <w:p w14:paraId="345B61E5" w14:textId="77777777" w:rsidR="00A41A67" w:rsidRPr="00C90B02" w:rsidRDefault="00A41A67" w:rsidP="00A41A67"/>
    <w:p w14:paraId="30C7530D" w14:textId="09BD970D" w:rsidR="00A41A67" w:rsidRPr="00C90B02" w:rsidRDefault="00A41A67" w:rsidP="00A41A67">
      <w:r w:rsidRPr="00816162">
        <w:rPr>
          <w:rStyle w:val="Heading1Char"/>
          <w:rFonts w:eastAsia="Calibri"/>
        </w:rPr>
        <w:t>DAFTAR PUSTAKA</w:t>
      </w:r>
      <w:r w:rsidRPr="00C90B02">
        <w:t xml:space="preserve"> </w:t>
      </w:r>
    </w:p>
    <w:p w14:paraId="35ABD188" w14:textId="6FF4711E" w:rsidR="00E5792A" w:rsidRPr="00E5792A" w:rsidRDefault="007006F7" w:rsidP="00E5792A">
      <w:pPr>
        <w:widowControl w:val="0"/>
        <w:autoSpaceDE w:val="0"/>
        <w:autoSpaceDN w:val="0"/>
        <w:adjustRightInd w:val="0"/>
        <w:ind w:left="480" w:hanging="480"/>
        <w:rPr>
          <w:noProof/>
          <w:szCs w:val="24"/>
        </w:rPr>
      </w:pPr>
      <w:r>
        <w:fldChar w:fldCharType="begin" w:fldLock="1"/>
      </w:r>
      <w:r>
        <w:instrText xml:space="preserve">ADDIN Mendeley Bibliography CSL_BIBLIOGRAPHY </w:instrText>
      </w:r>
      <w:r>
        <w:fldChar w:fldCharType="separate"/>
      </w:r>
      <w:r w:rsidR="00E5792A" w:rsidRPr="00E5792A">
        <w:rPr>
          <w:noProof/>
          <w:szCs w:val="24"/>
        </w:rPr>
        <w:t xml:space="preserve">Andhita, P. R. (2021). </w:t>
      </w:r>
      <w:r w:rsidR="00E5792A" w:rsidRPr="00E5792A">
        <w:rPr>
          <w:i/>
          <w:iCs/>
          <w:noProof/>
          <w:szCs w:val="24"/>
        </w:rPr>
        <w:t>Komunikasi Visual</w:t>
      </w:r>
      <w:r w:rsidR="00E5792A" w:rsidRPr="00E5792A">
        <w:rPr>
          <w:noProof/>
          <w:szCs w:val="24"/>
        </w:rPr>
        <w:t>. CV. ZT Corpora. https://books.google.com/books?hl=id&amp;lr=&amp;id=ico5EAAAQBAJ&amp;oi=fnd&amp;pg=PA2&amp;dq=pengertian+visual&amp;ots=318lA-JkIM&amp;sig=ZPWv3nd8dU7WEjKeN7ZJXJ4GQEA</w:t>
      </w:r>
    </w:p>
    <w:p w14:paraId="1B9228B3" w14:textId="77777777" w:rsidR="00E5792A" w:rsidRPr="00E5792A" w:rsidRDefault="00E5792A" w:rsidP="00E5792A">
      <w:pPr>
        <w:widowControl w:val="0"/>
        <w:autoSpaceDE w:val="0"/>
        <w:autoSpaceDN w:val="0"/>
        <w:adjustRightInd w:val="0"/>
        <w:ind w:left="480" w:hanging="480"/>
        <w:rPr>
          <w:noProof/>
          <w:szCs w:val="24"/>
        </w:rPr>
      </w:pPr>
      <w:r w:rsidRPr="00E5792A">
        <w:rPr>
          <w:noProof/>
          <w:szCs w:val="24"/>
        </w:rPr>
        <w:t xml:space="preserve">Elisabeth, N., Yulika, F., &amp; Waspada, A. E. B. (2018). Desain Komunikasi Visual Iklan Layanan Masyarakat Tentang Pelecehan Seksual pada Anak Di Kota Medan. </w:t>
      </w:r>
      <w:r w:rsidRPr="00E5792A">
        <w:rPr>
          <w:i/>
          <w:iCs/>
          <w:noProof/>
          <w:szCs w:val="24"/>
        </w:rPr>
        <w:t>Andharupa, Jurnal Desain Komunikasi Visual &amp; Multimedia</w:t>
      </w:r>
      <w:r w:rsidRPr="00E5792A">
        <w:rPr>
          <w:noProof/>
          <w:szCs w:val="24"/>
        </w:rPr>
        <w:t xml:space="preserve">, </w:t>
      </w:r>
      <w:r w:rsidRPr="00E5792A">
        <w:rPr>
          <w:i/>
          <w:iCs/>
          <w:noProof/>
          <w:szCs w:val="24"/>
        </w:rPr>
        <w:t>Vol. 04 No</w:t>
      </w:r>
      <w:r w:rsidRPr="00E5792A">
        <w:rPr>
          <w:noProof/>
          <w:szCs w:val="24"/>
        </w:rPr>
        <w:t>, 188–195. https://doi.org/https://doi.org/10.33633/andharupa.v4i02.1683</w:t>
      </w:r>
    </w:p>
    <w:p w14:paraId="513009C8" w14:textId="77777777" w:rsidR="00E5792A" w:rsidRPr="00E5792A" w:rsidRDefault="00E5792A" w:rsidP="00E5792A">
      <w:pPr>
        <w:widowControl w:val="0"/>
        <w:autoSpaceDE w:val="0"/>
        <w:autoSpaceDN w:val="0"/>
        <w:adjustRightInd w:val="0"/>
        <w:ind w:left="480" w:hanging="480"/>
        <w:rPr>
          <w:noProof/>
          <w:szCs w:val="24"/>
        </w:rPr>
      </w:pPr>
      <w:r w:rsidRPr="00E5792A">
        <w:rPr>
          <w:noProof/>
          <w:szCs w:val="24"/>
        </w:rPr>
        <w:t xml:space="preserve">Endraswara, S. (2003). </w:t>
      </w:r>
      <w:r w:rsidRPr="00E5792A">
        <w:rPr>
          <w:i/>
          <w:iCs/>
          <w:noProof/>
          <w:szCs w:val="24"/>
        </w:rPr>
        <w:t>Metodelogi Penelitian Kebudayaan</w:t>
      </w:r>
      <w:r w:rsidRPr="00E5792A">
        <w:rPr>
          <w:noProof/>
          <w:szCs w:val="24"/>
        </w:rPr>
        <w:t>.</w:t>
      </w:r>
    </w:p>
    <w:p w14:paraId="3AF424AF" w14:textId="77777777" w:rsidR="00E5792A" w:rsidRPr="00E5792A" w:rsidRDefault="00E5792A" w:rsidP="00E5792A">
      <w:pPr>
        <w:widowControl w:val="0"/>
        <w:autoSpaceDE w:val="0"/>
        <w:autoSpaceDN w:val="0"/>
        <w:adjustRightInd w:val="0"/>
        <w:ind w:left="480" w:hanging="480"/>
        <w:rPr>
          <w:noProof/>
          <w:szCs w:val="24"/>
        </w:rPr>
      </w:pPr>
      <w:r w:rsidRPr="00E5792A">
        <w:rPr>
          <w:noProof/>
          <w:szCs w:val="24"/>
        </w:rPr>
        <w:t xml:space="preserve">Gojek. (2021a). </w:t>
      </w:r>
      <w:r w:rsidRPr="00E5792A">
        <w:rPr>
          <w:i/>
          <w:iCs/>
          <w:noProof/>
          <w:szCs w:val="24"/>
        </w:rPr>
        <w:t>Logo Baru Gojek, Simbol Evolusi jadi Platform Teknologi On-Demand Terdepan di Asia Tenggara</w:t>
      </w:r>
      <w:r w:rsidRPr="00E5792A">
        <w:rPr>
          <w:noProof/>
          <w:szCs w:val="24"/>
        </w:rPr>
        <w:t>. https://www.gojek.com/blog/gojek/logo-baru-Gojek-simbol-evolusi/</w:t>
      </w:r>
    </w:p>
    <w:p w14:paraId="43301E0C" w14:textId="77777777" w:rsidR="00E5792A" w:rsidRPr="00E5792A" w:rsidRDefault="00E5792A" w:rsidP="00E5792A">
      <w:pPr>
        <w:widowControl w:val="0"/>
        <w:autoSpaceDE w:val="0"/>
        <w:autoSpaceDN w:val="0"/>
        <w:adjustRightInd w:val="0"/>
        <w:ind w:left="480" w:hanging="480"/>
        <w:rPr>
          <w:noProof/>
          <w:szCs w:val="24"/>
        </w:rPr>
      </w:pPr>
      <w:r w:rsidRPr="00E5792A">
        <w:rPr>
          <w:noProof/>
          <w:szCs w:val="24"/>
        </w:rPr>
        <w:t xml:space="preserve">Gojek. (2021b). </w:t>
      </w:r>
      <w:r w:rsidRPr="00E5792A">
        <w:rPr>
          <w:i/>
          <w:iCs/>
          <w:noProof/>
          <w:szCs w:val="24"/>
        </w:rPr>
        <w:t>No Title</w:t>
      </w:r>
      <w:r w:rsidRPr="00E5792A">
        <w:rPr>
          <w:noProof/>
          <w:szCs w:val="24"/>
        </w:rPr>
        <w:t>. https://www.gojek.com/gopay/</w:t>
      </w:r>
    </w:p>
    <w:p w14:paraId="27FD8F59" w14:textId="77777777" w:rsidR="00E5792A" w:rsidRPr="00E5792A" w:rsidRDefault="00E5792A" w:rsidP="00E5792A">
      <w:pPr>
        <w:widowControl w:val="0"/>
        <w:autoSpaceDE w:val="0"/>
        <w:autoSpaceDN w:val="0"/>
        <w:adjustRightInd w:val="0"/>
        <w:ind w:left="480" w:hanging="480"/>
        <w:rPr>
          <w:noProof/>
          <w:szCs w:val="24"/>
        </w:rPr>
      </w:pPr>
      <w:r w:rsidRPr="00E5792A">
        <w:rPr>
          <w:noProof/>
          <w:szCs w:val="24"/>
        </w:rPr>
        <w:t xml:space="preserve">Gojek. (2021c). </w:t>
      </w:r>
      <w:r w:rsidRPr="00E5792A">
        <w:rPr>
          <w:i/>
          <w:iCs/>
          <w:noProof/>
          <w:szCs w:val="24"/>
        </w:rPr>
        <w:t>Raih Nikkei Asia Prize, Nadiem Makarim jadi Tokoh Teknologi Termuda untuk Inovasi Ekonomi dan Bisnis se-Asia</w:t>
      </w:r>
      <w:r w:rsidRPr="00E5792A">
        <w:rPr>
          <w:noProof/>
          <w:szCs w:val="24"/>
        </w:rPr>
        <w:t xml:space="preserve">. https://www.gojek.com/blog/gojek/nikkei-asia-prize/ </w:t>
      </w:r>
    </w:p>
    <w:p w14:paraId="45710CC4" w14:textId="77777777" w:rsidR="00E5792A" w:rsidRPr="00E5792A" w:rsidRDefault="00E5792A" w:rsidP="00E5792A">
      <w:pPr>
        <w:widowControl w:val="0"/>
        <w:autoSpaceDE w:val="0"/>
        <w:autoSpaceDN w:val="0"/>
        <w:adjustRightInd w:val="0"/>
        <w:ind w:left="480" w:hanging="480"/>
        <w:rPr>
          <w:noProof/>
          <w:szCs w:val="24"/>
        </w:rPr>
      </w:pPr>
      <w:r w:rsidRPr="00E5792A">
        <w:rPr>
          <w:noProof/>
          <w:szCs w:val="24"/>
        </w:rPr>
        <w:t xml:space="preserve">Gunawan, I. (2012). </w:t>
      </w:r>
      <w:r w:rsidRPr="00E5792A">
        <w:rPr>
          <w:i/>
          <w:iCs/>
          <w:noProof/>
          <w:szCs w:val="24"/>
        </w:rPr>
        <w:t>Pendidikan Karakter</w:t>
      </w:r>
      <w:r w:rsidRPr="00E5792A">
        <w:rPr>
          <w:noProof/>
          <w:szCs w:val="24"/>
        </w:rPr>
        <w:t>. Alfabeta. https://www.academia.edu/download/54737614/15.1_Pendidikan-Karakter.pdf</w:t>
      </w:r>
    </w:p>
    <w:p w14:paraId="1D03A754" w14:textId="77777777" w:rsidR="00E5792A" w:rsidRPr="00E5792A" w:rsidRDefault="00E5792A" w:rsidP="00E5792A">
      <w:pPr>
        <w:widowControl w:val="0"/>
        <w:autoSpaceDE w:val="0"/>
        <w:autoSpaceDN w:val="0"/>
        <w:adjustRightInd w:val="0"/>
        <w:ind w:left="480" w:hanging="480"/>
        <w:rPr>
          <w:noProof/>
          <w:szCs w:val="24"/>
        </w:rPr>
      </w:pPr>
      <w:r w:rsidRPr="00E5792A">
        <w:rPr>
          <w:noProof/>
          <w:szCs w:val="24"/>
        </w:rPr>
        <w:t xml:space="preserve">Kementerian Pendidikan Nasional, Badan Penelitian dan Pengembangan, P. K. (2010). </w:t>
      </w:r>
      <w:r w:rsidRPr="00E5792A">
        <w:rPr>
          <w:i/>
          <w:iCs/>
          <w:noProof/>
          <w:szCs w:val="24"/>
        </w:rPr>
        <w:t>Pengembangan Pendidikan Budaya dan Karakter Bangsa</w:t>
      </w:r>
      <w:r w:rsidRPr="00E5792A">
        <w:rPr>
          <w:noProof/>
          <w:szCs w:val="24"/>
        </w:rPr>
        <w:t>. Pedoman Sekolah.</w:t>
      </w:r>
    </w:p>
    <w:p w14:paraId="3036F91D" w14:textId="77777777" w:rsidR="00E5792A" w:rsidRPr="00E5792A" w:rsidRDefault="00E5792A" w:rsidP="00E5792A">
      <w:pPr>
        <w:widowControl w:val="0"/>
        <w:autoSpaceDE w:val="0"/>
        <w:autoSpaceDN w:val="0"/>
        <w:adjustRightInd w:val="0"/>
        <w:ind w:left="480" w:hanging="480"/>
        <w:rPr>
          <w:noProof/>
          <w:szCs w:val="24"/>
        </w:rPr>
      </w:pPr>
      <w:r w:rsidRPr="00E5792A">
        <w:rPr>
          <w:noProof/>
          <w:szCs w:val="24"/>
        </w:rPr>
        <w:t xml:space="preserve">Kotller, P., &amp; Keler, K. L. (2016). </w:t>
      </w:r>
      <w:r w:rsidRPr="00E5792A">
        <w:rPr>
          <w:i/>
          <w:iCs/>
          <w:noProof/>
          <w:szCs w:val="24"/>
        </w:rPr>
        <w:t>Manajemen Pemasaran</w:t>
      </w:r>
      <w:r w:rsidRPr="00E5792A">
        <w:rPr>
          <w:noProof/>
          <w:szCs w:val="24"/>
        </w:rPr>
        <w:t xml:space="preserve"> (Edisi 15). Erlangga.</w:t>
      </w:r>
    </w:p>
    <w:p w14:paraId="47FF9ED5" w14:textId="77777777" w:rsidR="00E5792A" w:rsidRPr="00E5792A" w:rsidRDefault="00E5792A" w:rsidP="00E5792A">
      <w:pPr>
        <w:widowControl w:val="0"/>
        <w:autoSpaceDE w:val="0"/>
        <w:autoSpaceDN w:val="0"/>
        <w:adjustRightInd w:val="0"/>
        <w:ind w:left="480" w:hanging="480"/>
        <w:rPr>
          <w:noProof/>
          <w:szCs w:val="24"/>
        </w:rPr>
      </w:pPr>
      <w:r w:rsidRPr="00E5792A">
        <w:rPr>
          <w:noProof/>
          <w:szCs w:val="24"/>
        </w:rPr>
        <w:t xml:space="preserve">Kusrianto, A. (2007). </w:t>
      </w:r>
      <w:r w:rsidRPr="00E5792A">
        <w:rPr>
          <w:i/>
          <w:iCs/>
          <w:noProof/>
          <w:szCs w:val="24"/>
        </w:rPr>
        <w:t>Pengantar Desain Komunikasi Visual</w:t>
      </w:r>
      <w:r w:rsidRPr="00E5792A">
        <w:rPr>
          <w:noProof/>
          <w:szCs w:val="24"/>
        </w:rPr>
        <w:t>. Penerbit Andi.</w:t>
      </w:r>
    </w:p>
    <w:p w14:paraId="347D2E4B" w14:textId="77777777" w:rsidR="00E5792A" w:rsidRPr="00E5792A" w:rsidRDefault="00E5792A" w:rsidP="00E5792A">
      <w:pPr>
        <w:widowControl w:val="0"/>
        <w:autoSpaceDE w:val="0"/>
        <w:autoSpaceDN w:val="0"/>
        <w:adjustRightInd w:val="0"/>
        <w:ind w:left="480" w:hanging="480"/>
        <w:rPr>
          <w:noProof/>
          <w:szCs w:val="24"/>
        </w:rPr>
      </w:pPr>
      <w:r w:rsidRPr="00E5792A">
        <w:rPr>
          <w:noProof/>
          <w:szCs w:val="24"/>
        </w:rPr>
        <w:t xml:space="preserve">Morissan. (2010). </w:t>
      </w:r>
      <w:r w:rsidRPr="00E5792A">
        <w:rPr>
          <w:i/>
          <w:iCs/>
          <w:noProof/>
          <w:szCs w:val="24"/>
        </w:rPr>
        <w:t>Periklanan Komunikasi Pemasaran Terpadu</w:t>
      </w:r>
      <w:r w:rsidRPr="00E5792A">
        <w:rPr>
          <w:noProof/>
          <w:szCs w:val="24"/>
        </w:rPr>
        <w:t>. Kencana.</w:t>
      </w:r>
    </w:p>
    <w:p w14:paraId="4165AFB7" w14:textId="77777777" w:rsidR="00E5792A" w:rsidRPr="00E5792A" w:rsidRDefault="00E5792A" w:rsidP="00E5792A">
      <w:pPr>
        <w:widowControl w:val="0"/>
        <w:autoSpaceDE w:val="0"/>
        <w:autoSpaceDN w:val="0"/>
        <w:adjustRightInd w:val="0"/>
        <w:ind w:left="480" w:hanging="480"/>
        <w:rPr>
          <w:noProof/>
          <w:szCs w:val="24"/>
        </w:rPr>
      </w:pPr>
      <w:r w:rsidRPr="00E5792A">
        <w:rPr>
          <w:noProof/>
          <w:szCs w:val="24"/>
        </w:rPr>
        <w:t xml:space="preserve">Mujahidin, E. (2012). </w:t>
      </w:r>
      <w:r w:rsidRPr="00E5792A">
        <w:rPr>
          <w:i/>
          <w:iCs/>
          <w:noProof/>
          <w:szCs w:val="24"/>
        </w:rPr>
        <w:t>Seminar Pendidikan Karakter Dalam Perspektif Pendidikan Islam</w:t>
      </w:r>
      <w:r w:rsidRPr="00E5792A">
        <w:rPr>
          <w:noProof/>
          <w:szCs w:val="24"/>
        </w:rPr>
        <w:t>.</w:t>
      </w:r>
    </w:p>
    <w:p w14:paraId="7512C95B" w14:textId="77777777" w:rsidR="00E5792A" w:rsidRPr="00E5792A" w:rsidRDefault="00E5792A" w:rsidP="00E5792A">
      <w:pPr>
        <w:widowControl w:val="0"/>
        <w:autoSpaceDE w:val="0"/>
        <w:autoSpaceDN w:val="0"/>
        <w:adjustRightInd w:val="0"/>
        <w:ind w:left="480" w:hanging="480"/>
        <w:rPr>
          <w:noProof/>
          <w:szCs w:val="24"/>
        </w:rPr>
      </w:pPr>
      <w:r w:rsidRPr="00E5792A">
        <w:rPr>
          <w:noProof/>
          <w:szCs w:val="24"/>
        </w:rPr>
        <w:t xml:space="preserve">Nurhablisyah, &amp; Susanti, K. (2019). Analisis Pesan Visual pada Media Kampanye Luar Ruang Caleg 2019. </w:t>
      </w:r>
      <w:r w:rsidRPr="00E5792A">
        <w:rPr>
          <w:i/>
          <w:iCs/>
          <w:noProof/>
          <w:szCs w:val="24"/>
        </w:rPr>
        <w:t>Jurnal Magenta STMT Trisakti</w:t>
      </w:r>
      <w:r w:rsidRPr="00E5792A">
        <w:rPr>
          <w:noProof/>
          <w:szCs w:val="24"/>
        </w:rPr>
        <w:t xml:space="preserve">, </w:t>
      </w:r>
      <w:r w:rsidRPr="00E5792A">
        <w:rPr>
          <w:i/>
          <w:iCs/>
          <w:noProof/>
          <w:szCs w:val="24"/>
        </w:rPr>
        <w:t>Vol. 3 No.</w:t>
      </w:r>
      <w:r w:rsidRPr="00E5792A">
        <w:rPr>
          <w:noProof/>
          <w:szCs w:val="24"/>
        </w:rPr>
        <w:t>, 478–486. http://magenta.trisaktimultimedia.ac.id/magenta/index.php/magenta/article/view/49</w:t>
      </w:r>
    </w:p>
    <w:p w14:paraId="6CC3AC01" w14:textId="77777777" w:rsidR="00E5792A" w:rsidRPr="00E5792A" w:rsidRDefault="00E5792A" w:rsidP="00E5792A">
      <w:pPr>
        <w:widowControl w:val="0"/>
        <w:autoSpaceDE w:val="0"/>
        <w:autoSpaceDN w:val="0"/>
        <w:adjustRightInd w:val="0"/>
        <w:ind w:left="480" w:hanging="480"/>
        <w:rPr>
          <w:noProof/>
          <w:szCs w:val="24"/>
        </w:rPr>
      </w:pPr>
      <w:r w:rsidRPr="00E5792A">
        <w:rPr>
          <w:noProof/>
          <w:szCs w:val="24"/>
        </w:rPr>
        <w:t xml:space="preserve">Rukajat, A. (2018). </w:t>
      </w:r>
      <w:r w:rsidRPr="00E5792A">
        <w:rPr>
          <w:i/>
          <w:iCs/>
          <w:noProof/>
          <w:szCs w:val="24"/>
        </w:rPr>
        <w:t>Pendekatan Penelitian Kualitatif (Qualitative Research Approach)</w:t>
      </w:r>
      <w:r w:rsidRPr="00E5792A">
        <w:rPr>
          <w:noProof/>
          <w:szCs w:val="24"/>
        </w:rPr>
        <w:t>. Penerbit Deepublish.</w:t>
      </w:r>
    </w:p>
    <w:p w14:paraId="29AA9D9F" w14:textId="77777777" w:rsidR="00E5792A" w:rsidRPr="00E5792A" w:rsidRDefault="00E5792A" w:rsidP="00E5792A">
      <w:pPr>
        <w:widowControl w:val="0"/>
        <w:autoSpaceDE w:val="0"/>
        <w:autoSpaceDN w:val="0"/>
        <w:adjustRightInd w:val="0"/>
        <w:ind w:left="480" w:hanging="480"/>
        <w:rPr>
          <w:noProof/>
          <w:szCs w:val="24"/>
        </w:rPr>
      </w:pPr>
      <w:r w:rsidRPr="00E5792A">
        <w:rPr>
          <w:noProof/>
          <w:szCs w:val="24"/>
        </w:rPr>
        <w:t xml:space="preserve">Suhandang, K. (2005). </w:t>
      </w:r>
      <w:r w:rsidRPr="00E5792A">
        <w:rPr>
          <w:i/>
          <w:iCs/>
          <w:noProof/>
          <w:szCs w:val="24"/>
        </w:rPr>
        <w:t>Periklanan, Manajemen, Kiat dan Strategi</w:t>
      </w:r>
      <w:r w:rsidRPr="00E5792A">
        <w:rPr>
          <w:noProof/>
          <w:szCs w:val="24"/>
        </w:rPr>
        <w:t>. Nuansa.</w:t>
      </w:r>
    </w:p>
    <w:p w14:paraId="116DAEF6" w14:textId="77777777" w:rsidR="00E5792A" w:rsidRPr="00E5792A" w:rsidRDefault="00E5792A" w:rsidP="00E5792A">
      <w:pPr>
        <w:widowControl w:val="0"/>
        <w:autoSpaceDE w:val="0"/>
        <w:autoSpaceDN w:val="0"/>
        <w:adjustRightInd w:val="0"/>
        <w:ind w:left="480" w:hanging="480"/>
        <w:rPr>
          <w:noProof/>
          <w:szCs w:val="24"/>
        </w:rPr>
      </w:pPr>
      <w:r w:rsidRPr="00E5792A">
        <w:rPr>
          <w:noProof/>
          <w:szCs w:val="24"/>
        </w:rPr>
        <w:t xml:space="preserve">TIMES, I. (2021). </w:t>
      </w:r>
      <w:r w:rsidRPr="00E5792A">
        <w:rPr>
          <w:i/>
          <w:iCs/>
          <w:noProof/>
          <w:szCs w:val="24"/>
        </w:rPr>
        <w:t>Apa yang Terjadi setelah Gojek dan Tokopedia Merger?</w:t>
      </w:r>
      <w:r w:rsidRPr="00E5792A">
        <w:rPr>
          <w:noProof/>
          <w:szCs w:val="24"/>
        </w:rPr>
        <w:t xml:space="preserve"> https://www.idntimes.com/business/economy/hana-adi-perdana-1/rencana-besar-merger-gojek-dan-tokopedia-apa-yang-akan-terjadi/4</w:t>
      </w:r>
    </w:p>
    <w:p w14:paraId="37DDD0CF" w14:textId="77777777" w:rsidR="00E5792A" w:rsidRPr="00E5792A" w:rsidRDefault="00E5792A" w:rsidP="00E5792A">
      <w:pPr>
        <w:widowControl w:val="0"/>
        <w:autoSpaceDE w:val="0"/>
        <w:autoSpaceDN w:val="0"/>
        <w:adjustRightInd w:val="0"/>
        <w:ind w:left="480" w:hanging="480"/>
        <w:rPr>
          <w:noProof/>
          <w:szCs w:val="24"/>
        </w:rPr>
      </w:pPr>
      <w:r w:rsidRPr="00E5792A">
        <w:rPr>
          <w:noProof/>
          <w:szCs w:val="24"/>
        </w:rPr>
        <w:t xml:space="preserve">Wahidin, U. (2013). Pendidikan Karakter Bagi Remaja. </w:t>
      </w:r>
      <w:r w:rsidRPr="00E5792A">
        <w:rPr>
          <w:i/>
          <w:iCs/>
          <w:noProof/>
          <w:szCs w:val="24"/>
        </w:rPr>
        <w:t>Edukasi Islami Jurnal Pendidikan Islam</w:t>
      </w:r>
      <w:r w:rsidRPr="00E5792A">
        <w:rPr>
          <w:noProof/>
          <w:szCs w:val="24"/>
        </w:rPr>
        <w:t xml:space="preserve">, </w:t>
      </w:r>
      <w:r w:rsidRPr="00E5792A">
        <w:rPr>
          <w:i/>
          <w:iCs/>
          <w:noProof/>
          <w:szCs w:val="24"/>
        </w:rPr>
        <w:t>Vol 2</w:t>
      </w:r>
      <w:r w:rsidRPr="00E5792A">
        <w:rPr>
          <w:noProof/>
          <w:szCs w:val="24"/>
        </w:rPr>
        <w:t xml:space="preserve">, </w:t>
      </w:r>
      <w:r w:rsidRPr="00E5792A">
        <w:rPr>
          <w:i/>
          <w:iCs/>
          <w:noProof/>
          <w:szCs w:val="24"/>
        </w:rPr>
        <w:t>No</w:t>
      </w:r>
      <w:r w:rsidRPr="00E5792A">
        <w:rPr>
          <w:noProof/>
          <w:szCs w:val="24"/>
        </w:rPr>
        <w:t>, 256–269. https://doi.org/http://dx.doi.org/10.30868/ei.v2i03.29</w:t>
      </w:r>
    </w:p>
    <w:p w14:paraId="53A06CF0" w14:textId="77777777" w:rsidR="00E5792A" w:rsidRPr="00E5792A" w:rsidRDefault="00E5792A" w:rsidP="00E5792A">
      <w:pPr>
        <w:widowControl w:val="0"/>
        <w:autoSpaceDE w:val="0"/>
        <w:autoSpaceDN w:val="0"/>
        <w:adjustRightInd w:val="0"/>
        <w:ind w:left="480" w:hanging="480"/>
        <w:rPr>
          <w:noProof/>
        </w:rPr>
      </w:pPr>
      <w:r w:rsidRPr="00E5792A">
        <w:rPr>
          <w:noProof/>
          <w:szCs w:val="24"/>
        </w:rPr>
        <w:t xml:space="preserve">Wareza, M. (2021). </w:t>
      </w:r>
      <w:r w:rsidRPr="00E5792A">
        <w:rPr>
          <w:i/>
          <w:iCs/>
          <w:noProof/>
          <w:szCs w:val="24"/>
        </w:rPr>
        <w:t>Resmi! Tokopedia &amp; Gojek Merger Hari ini, Namanya GoTo</w:t>
      </w:r>
      <w:r w:rsidRPr="00E5792A">
        <w:rPr>
          <w:noProof/>
          <w:szCs w:val="24"/>
        </w:rPr>
        <w:t>. https://www.cnbcindonesia.com/tech/20210517122011-37-245934/resmi-tokopedia-gojek-merger-hari-ini-namanya-goto</w:t>
      </w:r>
    </w:p>
    <w:p w14:paraId="59565B28" w14:textId="04EEA28D" w:rsidR="007006F7" w:rsidRDefault="007006F7" w:rsidP="00816162">
      <w:pPr>
        <w:pStyle w:val="9daftarpustaka"/>
      </w:pPr>
      <w:r>
        <w:fldChar w:fldCharType="end"/>
      </w:r>
    </w:p>
    <w:p w14:paraId="032751C6" w14:textId="77777777" w:rsidR="00A41A67" w:rsidRDefault="00A41A67" w:rsidP="00A41A67"/>
    <w:p w14:paraId="1678CAFC" w14:textId="77777777" w:rsidR="00B9272A" w:rsidRDefault="00B9272A" w:rsidP="00A41A67"/>
    <w:p w14:paraId="330FE5EA" w14:textId="77777777" w:rsidR="004D4ADB" w:rsidRDefault="004D4ADB" w:rsidP="00A41A67"/>
    <w:p w14:paraId="03F40D9D" w14:textId="77777777" w:rsidR="004D4ADB" w:rsidRDefault="004D4ADB" w:rsidP="00A41A67"/>
    <w:p w14:paraId="44BAFE13" w14:textId="77777777" w:rsidR="004D4ADB" w:rsidRDefault="004D4ADB" w:rsidP="00A41A67"/>
    <w:p w14:paraId="54B20807" w14:textId="77777777" w:rsidR="004D4ADB" w:rsidRDefault="004D4ADB" w:rsidP="00A41A67"/>
    <w:p w14:paraId="4CEAC850" w14:textId="77777777" w:rsidR="004D4ADB" w:rsidRDefault="004D4ADB" w:rsidP="00A41A67"/>
    <w:p w14:paraId="661381BF" w14:textId="77777777" w:rsidR="004D4ADB" w:rsidRDefault="004D4ADB" w:rsidP="00A41A67"/>
    <w:p w14:paraId="156570AE" w14:textId="77777777" w:rsidR="004D4ADB" w:rsidRDefault="004D4ADB" w:rsidP="00A41A67"/>
    <w:p w14:paraId="1B7E8BCC" w14:textId="77777777" w:rsidR="00A41A67" w:rsidRPr="002A7F9E" w:rsidRDefault="00A41A67" w:rsidP="00A41A67">
      <w:pPr>
        <w:rPr>
          <w:sz w:val="20"/>
          <w:szCs w:val="20"/>
        </w:rPr>
        <w:sectPr w:rsidR="00A41A67" w:rsidRPr="002A7F9E" w:rsidSect="00B9272A">
          <w:type w:val="continuous"/>
          <w:pgSz w:w="11907" w:h="16839" w:code="9"/>
          <w:pgMar w:top="1701" w:right="1701" w:bottom="1701" w:left="1701" w:header="709" w:footer="709" w:gutter="0"/>
          <w:cols w:space="720"/>
          <w:titlePg/>
          <w:docGrid w:linePitch="360"/>
        </w:sectPr>
      </w:pPr>
    </w:p>
    <w:bookmarkEnd w:id="0"/>
    <w:p w14:paraId="78A234CB" w14:textId="77777777" w:rsidR="007230E7" w:rsidRDefault="007230E7"/>
    <w:sectPr w:rsidR="007230E7" w:rsidSect="00B9272A">
      <w:type w:val="continuous"/>
      <w:pgSz w:w="11907" w:h="16839" w:code="9"/>
      <w:pgMar w:top="1701" w:right="1701" w:bottom="1701" w:left="1701" w:header="709" w:footer="709" w:gutter="0"/>
      <w:pgNumType w:start="7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602F13" w14:textId="77777777" w:rsidR="00FC72D3" w:rsidRDefault="00FC72D3" w:rsidP="00A41A67">
      <w:r>
        <w:separator/>
      </w:r>
    </w:p>
  </w:endnote>
  <w:endnote w:type="continuationSeparator" w:id="0">
    <w:p w14:paraId="07DD859A" w14:textId="77777777" w:rsidR="00FC72D3" w:rsidRDefault="00FC72D3" w:rsidP="00A41A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Kozuka Mincho Pro R">
    <w:panose1 w:val="020B0604020202020204"/>
    <w:charset w:val="80"/>
    <w:family w:val="roman"/>
    <w:notTrueType/>
    <w:pitch w:val="variable"/>
    <w:sig w:usb0="00000283" w:usb1="2AC71C11" w:usb2="00000012" w:usb3="00000000" w:csb0="00020005"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541ABB" w14:textId="49294062" w:rsidR="00501F16" w:rsidRDefault="008921D9" w:rsidP="006C4B48">
    <w:pPr>
      <w:pStyle w:val="Footer"/>
    </w:pPr>
    <w:r>
      <w:rPr>
        <w:noProof/>
      </w:rPr>
      <mc:AlternateContent>
        <mc:Choice Requires="wps">
          <w:drawing>
            <wp:anchor distT="4294967294" distB="4294967294" distL="114300" distR="114300" simplePos="0" relativeHeight="251658752" behindDoc="0" locked="0" layoutInCell="1" allowOverlap="1" wp14:anchorId="5F00B9C1" wp14:editId="149C3EFE">
              <wp:simplePos x="0" y="0"/>
              <wp:positionH relativeFrom="page">
                <wp:align>left</wp:align>
              </wp:positionH>
              <wp:positionV relativeFrom="paragraph">
                <wp:posOffset>-66676</wp:posOffset>
              </wp:positionV>
              <wp:extent cx="7567930" cy="0"/>
              <wp:effectExtent l="0" t="0" r="0" b="0"/>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6793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w:pict>
            <v:line w14:anchorId="7CFEA4DB" id="Straight Connector 9" o:spid="_x0000_s1026" style="position:absolute;z-index:251658752;visibility:visible;mso-wrap-style:square;mso-width-percent:0;mso-height-percent:0;mso-wrap-distance-left:9pt;mso-wrap-distance-top:-6e-5mm;mso-wrap-distance-right:9pt;mso-wrap-distance-bottom:-6e-5mm;mso-position-horizontal:left;mso-position-horizontal-relative:page;mso-position-vertical:absolute;mso-position-vertical-relative:text;mso-width-percent:0;mso-height-percent:0;mso-width-relative:page;mso-height-relative:page" from="0,-5.25pt" to="595.9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">
              <w10:wrap anchorx="page"/>
            </v:line>
          </w:pict>
        </mc:Fallback>
      </mc:AlternateContent>
    </w:r>
    <w:r w:rsidR="00B9272A">
      <w:fldChar w:fldCharType="begin"/>
    </w:r>
    <w:r w:rsidR="00B9272A">
      <w:instrText xml:space="preserve"> PAGE   \* MERGEFORMAT </w:instrText>
    </w:r>
    <w:r w:rsidR="00B9272A">
      <w:fldChar w:fldCharType="separate"/>
    </w:r>
    <w:r w:rsidR="00B9272A">
      <w:rPr>
        <w:noProof/>
      </w:rPr>
      <w:t>2</w:t>
    </w:r>
    <w:r w:rsidR="00B9272A">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77B4B0" w14:textId="6EC298F9" w:rsidR="00501F16" w:rsidRDefault="008921D9" w:rsidP="006C4B48">
    <w:pPr>
      <w:pStyle w:val="Footer"/>
      <w:jc w:val="right"/>
    </w:pPr>
    <w:r>
      <w:rPr>
        <w:noProof/>
      </w:rPr>
      <mc:AlternateContent>
        <mc:Choice Requires="wps">
          <w:drawing>
            <wp:anchor distT="4294967294" distB="4294967294" distL="114300" distR="114300" simplePos="0" relativeHeight="251659776" behindDoc="0" locked="0" layoutInCell="1" allowOverlap="1" wp14:anchorId="39E31601" wp14:editId="3D9741C3">
              <wp:simplePos x="0" y="0"/>
              <wp:positionH relativeFrom="margin">
                <wp:posOffset>-1083310</wp:posOffset>
              </wp:positionH>
              <wp:positionV relativeFrom="paragraph">
                <wp:posOffset>-76201</wp:posOffset>
              </wp:positionV>
              <wp:extent cx="7567930" cy="0"/>
              <wp:effectExtent l="0" t="0" r="0" b="0"/>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6793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w:pict>
            <v:line w14:anchorId="659EED2B" id="Straight Connector 10" o:spid="_x0000_s1026" style="position:absolute;z-index:251659776;visibility:visible;mso-wrap-style:square;mso-width-percent:0;mso-height-percent:0;mso-wrap-distance-left:9pt;mso-wrap-distance-top:-6e-5mm;mso-wrap-distance-right:9pt;mso-wrap-distance-bottom:-6e-5mm;mso-position-horizontal:absolute;mso-position-horizontal-relative:margin;mso-position-vertical:absolute;mso-position-vertical-relative:text;mso-width-percent:0;mso-height-percent:0;mso-width-relative:page;mso-height-relative:page" from="-85.3pt,-6pt" to="510.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">
              <w10:wrap anchorx="margin"/>
            </v:line>
          </w:pict>
        </mc:Fallback>
      </mc:AlternateContent>
    </w:r>
    <w:r w:rsidR="00B9272A">
      <w:fldChar w:fldCharType="begin"/>
    </w:r>
    <w:r w:rsidR="00B9272A">
      <w:instrText xml:space="preserve"> PAGE   \* MERGEFORMAT </w:instrText>
    </w:r>
    <w:r w:rsidR="00B9272A">
      <w:fldChar w:fldCharType="separate"/>
    </w:r>
    <w:r w:rsidR="00B9272A">
      <w:rPr>
        <w:noProof/>
      </w:rPr>
      <w:t>2</w:t>
    </w:r>
    <w:r w:rsidR="00B9272A">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7738CB" w14:textId="2EACD25A" w:rsidR="00501F16" w:rsidRPr="006C4B48" w:rsidRDefault="008921D9" w:rsidP="006C4B48">
    <w:pPr>
      <w:pStyle w:val="Footer"/>
      <w:jc w:val="center"/>
      <w:rPr>
        <w:sz w:val="20"/>
      </w:rPr>
    </w:pPr>
    <w:r>
      <w:rPr>
        <w:noProof/>
      </w:rPr>
      <mc:AlternateContent>
        <mc:Choice Requires="wps">
          <w:drawing>
            <wp:anchor distT="4294967294" distB="4294967294" distL="114300" distR="114300" simplePos="0" relativeHeight="251656704" behindDoc="0" locked="0" layoutInCell="1" allowOverlap="1" wp14:anchorId="5DA90CFB" wp14:editId="2B31C059">
              <wp:simplePos x="0" y="0"/>
              <wp:positionH relativeFrom="page">
                <wp:posOffset>0</wp:posOffset>
              </wp:positionH>
              <wp:positionV relativeFrom="paragraph">
                <wp:posOffset>-113666</wp:posOffset>
              </wp:positionV>
              <wp:extent cx="7567930" cy="0"/>
              <wp:effectExtent l="0" t="0" r="0" b="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6793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w:pict>
            <v:line w14:anchorId="26DBDAB7" id="Straight Connector 6" o:spid="_x0000_s1026" style="position:absolute;z-index:251656704;visibility:visible;mso-wrap-style:square;mso-width-percent:0;mso-height-percent:0;mso-wrap-distance-left:9pt;mso-wrap-distance-top:-6e-5mm;mso-wrap-distance-right:9pt;mso-wrap-distance-bottom:-6e-5mm;mso-position-horizontal:absolute;mso-position-horizontal-relative:page;mso-position-vertical:absolute;mso-position-vertical-relative:text;mso-width-percent:0;mso-height-percent:0;mso-width-relative:page;mso-height-relative:page" from="0,-8.95pt" to="595.9pt,-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">
              <w10:wrap anchorx="page"/>
            </v:line>
          </w:pict>
        </mc:Fallback>
      </mc:AlternateContent>
    </w:r>
    <w:r w:rsidR="00B9272A" w:rsidRPr="00B9272A">
      <w:rPr>
        <w:sz w:val="20"/>
      </w:rPr>
      <w:fldChar w:fldCharType="begin"/>
    </w:r>
    <w:r w:rsidR="00B9272A" w:rsidRPr="00B9272A">
      <w:rPr>
        <w:sz w:val="20"/>
      </w:rPr>
      <w:instrText xml:space="preserve"> PAGE   \* MERGEFORMAT </w:instrText>
    </w:r>
    <w:r w:rsidR="00B9272A" w:rsidRPr="00B9272A">
      <w:rPr>
        <w:sz w:val="20"/>
      </w:rPr>
      <w:fldChar w:fldCharType="separate"/>
    </w:r>
    <w:r w:rsidR="00B9272A" w:rsidRPr="00B9272A">
      <w:rPr>
        <w:noProof/>
        <w:sz w:val="20"/>
      </w:rPr>
      <w:t>2</w:t>
    </w:r>
    <w:r w:rsidR="00B9272A" w:rsidRPr="00B9272A">
      <w:rPr>
        <w:noProof/>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9DEBD5" w14:textId="77777777" w:rsidR="00FC72D3" w:rsidRDefault="00FC72D3" w:rsidP="00A41A67">
      <w:r>
        <w:separator/>
      </w:r>
    </w:p>
  </w:footnote>
  <w:footnote w:type="continuationSeparator" w:id="0">
    <w:p w14:paraId="41FC4B0D" w14:textId="77777777" w:rsidR="00FC72D3" w:rsidRDefault="00FC72D3" w:rsidP="00A41A6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486A46" w14:textId="77777777" w:rsidR="003A3F29" w:rsidRDefault="003A3F29" w:rsidP="00501F16">
    <w:pPr>
      <w:pStyle w:val="Header"/>
      <w:tabs>
        <w:tab w:val="right" w:pos="7920"/>
      </w:tabs>
      <w:rPr>
        <w:rFonts w:ascii="Calibri" w:eastAsia="Kozuka Mincho Pro R" w:hAnsi="Calibri" w:cs="Calibri"/>
        <w:sz w:val="20"/>
        <w:szCs w:val="20"/>
      </w:rPr>
    </w:pPr>
  </w:p>
  <w:p w14:paraId="7821E70D" w14:textId="77777777" w:rsidR="00501F16" w:rsidRPr="00B9272A" w:rsidRDefault="00B9272A" w:rsidP="00501F16">
    <w:pPr>
      <w:pStyle w:val="Header"/>
      <w:tabs>
        <w:tab w:val="right" w:pos="7920"/>
      </w:tabs>
      <w:rPr>
        <w:rFonts w:ascii="Calibri" w:hAnsi="Calibri" w:cs="Calibri"/>
        <w:b/>
        <w:sz w:val="20"/>
        <w:szCs w:val="20"/>
      </w:rPr>
    </w:pPr>
    <w:r w:rsidRPr="00B9272A">
      <w:rPr>
        <w:rFonts w:ascii="Calibri" w:eastAsia="Kozuka Mincho Pro R" w:hAnsi="Calibri" w:cs="Calibri"/>
        <w:sz w:val="20"/>
        <w:szCs w:val="20"/>
      </w:rPr>
      <w:t>Visual Heritage: Jurnal Kreasi Seni dan Budaya</w:t>
    </w:r>
    <w:r w:rsidR="00B16A37" w:rsidRPr="00B9272A">
      <w:rPr>
        <w:rFonts w:ascii="Calibri" w:eastAsia="Kozuka Mincho Pro R" w:hAnsi="Calibri" w:cs="Calibri"/>
        <w:sz w:val="20"/>
        <w:szCs w:val="20"/>
        <w:lang w:val="id-ID"/>
      </w:rPr>
      <w:t xml:space="preserve"> | </w:t>
    </w:r>
    <w:r w:rsidR="00B16A37" w:rsidRPr="00B9272A">
      <w:rPr>
        <w:rFonts w:ascii="Calibri" w:hAnsi="Calibri" w:cs="Calibri"/>
        <w:sz w:val="20"/>
        <w:szCs w:val="20"/>
        <w:lang w:val="id-ID"/>
      </w:rPr>
      <w:t>V</w:t>
    </w:r>
    <w:r w:rsidR="00B16A37" w:rsidRPr="00B9272A">
      <w:rPr>
        <w:rFonts w:ascii="Calibri" w:hAnsi="Calibri" w:cs="Calibri"/>
        <w:sz w:val="20"/>
        <w:szCs w:val="20"/>
      </w:rPr>
      <w:t xml:space="preserve">ol. 00 </w:t>
    </w:r>
    <w:r w:rsidR="00B16A37" w:rsidRPr="00B9272A">
      <w:rPr>
        <w:rFonts w:ascii="Calibri" w:hAnsi="Calibri" w:cs="Calibri"/>
        <w:sz w:val="20"/>
        <w:szCs w:val="20"/>
        <w:lang w:val="id-ID"/>
      </w:rPr>
      <w:t>N</w:t>
    </w:r>
    <w:r w:rsidR="00B16A37" w:rsidRPr="00B9272A">
      <w:rPr>
        <w:rFonts w:ascii="Calibri" w:hAnsi="Calibri" w:cs="Calibri"/>
        <w:sz w:val="20"/>
        <w:szCs w:val="20"/>
      </w:rPr>
      <w:t xml:space="preserve">o.00 | </w:t>
    </w:r>
    <w:r w:rsidRPr="00B9272A">
      <w:rPr>
        <w:rFonts w:ascii="Calibri" w:hAnsi="Calibri" w:cs="Calibri"/>
        <w:sz w:val="20"/>
        <w:szCs w:val="20"/>
      </w:rPr>
      <w:t>Hal.</w:t>
    </w:r>
  </w:p>
  <w:p w14:paraId="47A9E5F1" w14:textId="758154D1" w:rsidR="00501F16" w:rsidRPr="006C4B48" w:rsidRDefault="008921D9" w:rsidP="006C4B48">
    <w:pPr>
      <w:pStyle w:val="Header"/>
      <w:rPr>
        <w:sz w:val="20"/>
        <w:szCs w:val="20"/>
      </w:rPr>
    </w:pPr>
    <w:r>
      <w:rPr>
        <w:noProof/>
      </w:rPr>
      <mc:AlternateContent>
        <mc:Choice Requires="wps">
          <w:drawing>
            <wp:anchor distT="4294967294" distB="4294967294" distL="114300" distR="114300" simplePos="0" relativeHeight="251655680" behindDoc="0" locked="0" layoutInCell="1" allowOverlap="1" wp14:anchorId="2DC3C4AB" wp14:editId="23FE8000">
              <wp:simplePos x="0" y="0"/>
              <wp:positionH relativeFrom="column">
                <wp:posOffset>-1087120</wp:posOffset>
              </wp:positionH>
              <wp:positionV relativeFrom="paragraph">
                <wp:posOffset>50164</wp:posOffset>
              </wp:positionV>
              <wp:extent cx="756793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6793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w:pict>
            <v:line w14:anchorId="6CAB1A9C" id="Straight Connector 2" o:spid="_x0000_s1026" style="position:absolute;z-index:25165568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85.6pt,3.95pt" to="510.3pt,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"/>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52C6FF" w14:textId="121217C5" w:rsidR="00B9272A" w:rsidRPr="00B9272A" w:rsidRDefault="00A45AEC" w:rsidP="00B9272A">
    <w:pPr>
      <w:pStyle w:val="Header"/>
      <w:tabs>
        <w:tab w:val="right" w:pos="7920"/>
      </w:tabs>
      <w:jc w:val="right"/>
      <w:rPr>
        <w:rFonts w:ascii="Calibri" w:eastAsia="Kozuka Mincho Pro R" w:hAnsi="Calibri" w:cs="Calibri"/>
        <w:sz w:val="20"/>
        <w:szCs w:val="20"/>
      </w:rPr>
    </w:pPr>
    <w:bookmarkStart w:id="1" w:name="_GoBack"/>
    <w:r>
      <w:rPr>
        <w:rFonts w:ascii="Calibri" w:eastAsia="Kozuka Mincho Pro R" w:hAnsi="Calibri" w:cs="Calibri"/>
        <w:sz w:val="20"/>
        <w:szCs w:val="20"/>
      </w:rPr>
      <w:t>Analisis Visual Iklan GoPay Versi Belajar Membaca</w:t>
    </w:r>
  </w:p>
  <w:bookmarkEnd w:id="1"/>
  <w:p w14:paraId="35A912B5" w14:textId="651EDE19" w:rsidR="00B9272A" w:rsidRPr="003A3F29" w:rsidRDefault="00A45AEC" w:rsidP="00B9272A">
    <w:pPr>
      <w:pStyle w:val="Header"/>
      <w:tabs>
        <w:tab w:val="right" w:pos="7920"/>
      </w:tabs>
      <w:jc w:val="right"/>
      <w:rPr>
        <w:rFonts w:ascii="Calibri" w:hAnsi="Calibri" w:cs="Calibri"/>
        <w:i/>
        <w:sz w:val="20"/>
        <w:szCs w:val="20"/>
      </w:rPr>
    </w:pPr>
    <w:r>
      <w:rPr>
        <w:rFonts w:ascii="Calibri" w:hAnsi="Calibri" w:cs="Calibri"/>
        <w:i/>
        <w:sz w:val="20"/>
        <w:szCs w:val="20"/>
      </w:rPr>
      <w:t>Khikmah Susanti, Yayah Rukiah</w:t>
    </w:r>
  </w:p>
  <w:p w14:paraId="323F7D13" w14:textId="714F9072" w:rsidR="00501F16" w:rsidRPr="006C4B48" w:rsidRDefault="008921D9" w:rsidP="006C4B48">
    <w:pPr>
      <w:pStyle w:val="Header"/>
      <w:rPr>
        <w:sz w:val="20"/>
        <w:szCs w:val="20"/>
      </w:rPr>
    </w:pPr>
    <w:r>
      <w:rPr>
        <w:noProof/>
      </w:rPr>
      <mc:AlternateContent>
        <mc:Choice Requires="wps">
          <w:drawing>
            <wp:anchor distT="4294967294" distB="4294967294" distL="114300" distR="114300" simplePos="0" relativeHeight="251657728" behindDoc="0" locked="0" layoutInCell="1" allowOverlap="1" wp14:anchorId="4A5CA3B2" wp14:editId="532C9B53">
              <wp:simplePos x="0" y="0"/>
              <wp:positionH relativeFrom="column">
                <wp:posOffset>-1087120</wp:posOffset>
              </wp:positionH>
              <wp:positionV relativeFrom="paragraph">
                <wp:posOffset>50164</wp:posOffset>
              </wp:positionV>
              <wp:extent cx="7567930" cy="0"/>
              <wp:effectExtent l="0" t="0" r="0" b="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6793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w:pict>
            <v:line w14:anchorId="035F2E08" id="Straight Connector 8" o:spid="_x0000_s1026" style="position:absolute;z-index:25165772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85.6pt,3.95pt" to="510.3pt,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Borders>
        <w:bottom w:val="single" w:sz="4" w:space="0" w:color="auto"/>
      </w:tblBorders>
      <w:tblLook w:val="04A0" w:firstRow="1" w:lastRow="0" w:firstColumn="1" w:lastColumn="0" w:noHBand="0" w:noVBand="1"/>
    </w:tblPr>
    <w:tblGrid>
      <w:gridCol w:w="4416"/>
      <w:gridCol w:w="4089"/>
    </w:tblGrid>
    <w:tr w:rsidR="004F0B23" w:rsidRPr="002D7F44" w14:paraId="50A137DD" w14:textId="77777777" w:rsidTr="002D7F44">
      <w:tc>
        <w:tcPr>
          <w:tcW w:w="3510" w:type="dxa"/>
          <w:shd w:val="clear" w:color="auto" w:fill="auto"/>
        </w:tcPr>
        <w:p w14:paraId="58DD14BA" w14:textId="595E657F" w:rsidR="004F0B23" w:rsidRPr="002D7F44" w:rsidRDefault="008921D9" w:rsidP="002D7F44">
          <w:pPr>
            <w:tabs>
              <w:tab w:val="left" w:pos="0"/>
              <w:tab w:val="center" w:pos="3969"/>
              <w:tab w:val="right" w:pos="8505"/>
            </w:tabs>
            <w:rPr>
              <w:rFonts w:ascii="Calibri" w:eastAsia="Kozuka Mincho Pro R" w:hAnsi="Calibri" w:cs="Calibri"/>
              <w:sz w:val="20"/>
              <w:szCs w:val="20"/>
            </w:rPr>
          </w:pPr>
          <w:r w:rsidRPr="002D7F44">
            <w:rPr>
              <w:rFonts w:ascii="Calibri" w:eastAsia="Kozuka Mincho Pro R" w:hAnsi="Calibri" w:cs="Calibri"/>
              <w:noProof/>
              <w:sz w:val="20"/>
              <w:szCs w:val="20"/>
            </w:rPr>
            <w:drawing>
              <wp:inline distT="0" distB="0" distL="0" distR="0" wp14:anchorId="57CFE5A0" wp14:editId="5AED36DB">
                <wp:extent cx="2667000" cy="5397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667000" cy="539750"/>
                        </a:xfrm>
                        <a:prstGeom prst="rect">
                          <a:avLst/>
                        </a:prstGeom>
                        <a:noFill/>
                        <a:ln>
                          <a:noFill/>
                        </a:ln>
                      </pic:spPr>
                    </pic:pic>
                  </a:graphicData>
                </a:graphic>
              </wp:inline>
            </w:drawing>
          </w:r>
        </w:p>
      </w:tc>
      <w:tc>
        <w:tcPr>
          <w:tcW w:w="5211" w:type="dxa"/>
          <w:shd w:val="clear" w:color="auto" w:fill="auto"/>
        </w:tcPr>
        <w:p w14:paraId="3470FC83" w14:textId="77777777" w:rsidR="004F0B23" w:rsidRPr="002D7F44" w:rsidRDefault="004F0B23" w:rsidP="002D7F44">
          <w:pPr>
            <w:tabs>
              <w:tab w:val="left" w:pos="0"/>
              <w:tab w:val="center" w:pos="3969"/>
              <w:tab w:val="right" w:pos="8505"/>
            </w:tabs>
            <w:jc w:val="right"/>
            <w:rPr>
              <w:rFonts w:ascii="Calibri" w:eastAsia="Kozuka Mincho Pro R" w:hAnsi="Calibri" w:cs="Calibri"/>
              <w:sz w:val="20"/>
              <w:szCs w:val="20"/>
            </w:rPr>
          </w:pPr>
          <w:r w:rsidRPr="002D7F44">
            <w:rPr>
              <w:rFonts w:ascii="Calibri" w:eastAsia="Kozuka Mincho Pro R" w:hAnsi="Calibri" w:cs="Calibri"/>
              <w:sz w:val="20"/>
              <w:szCs w:val="20"/>
            </w:rPr>
            <w:t>Visual Heritage: Jurnal Kreasi Seni dan Budaya</w:t>
          </w:r>
        </w:p>
        <w:p w14:paraId="6D93F85E" w14:textId="77777777" w:rsidR="004F0B23" w:rsidRPr="002D7F44" w:rsidRDefault="004F0B23" w:rsidP="002D7F44">
          <w:pPr>
            <w:tabs>
              <w:tab w:val="left" w:pos="0"/>
              <w:tab w:val="center" w:pos="3969"/>
              <w:tab w:val="right" w:pos="8505"/>
            </w:tabs>
            <w:jc w:val="right"/>
            <w:rPr>
              <w:rFonts w:ascii="Calibri" w:hAnsi="Calibri" w:cs="Calibri"/>
              <w:bCs/>
              <w:sz w:val="20"/>
              <w:szCs w:val="20"/>
              <w:lang w:eastAsia="id-ID"/>
            </w:rPr>
          </w:pPr>
          <w:r w:rsidRPr="002D7F44">
            <w:rPr>
              <w:rFonts w:ascii="Calibri" w:hAnsi="Calibri" w:cs="Calibri"/>
              <w:bCs/>
              <w:sz w:val="20"/>
              <w:szCs w:val="20"/>
              <w:lang w:val="id-ID" w:eastAsia="id-ID"/>
            </w:rPr>
            <w:t>e-ISSN:</w:t>
          </w:r>
          <w:r w:rsidRPr="002D7F44">
            <w:rPr>
              <w:rFonts w:ascii="Calibri" w:hAnsi="Calibri" w:cs="Calibri"/>
              <w:bCs/>
              <w:sz w:val="20"/>
              <w:szCs w:val="20"/>
              <w:lang w:eastAsia="id-ID"/>
            </w:rPr>
            <w:t>2623-0305</w:t>
          </w:r>
        </w:p>
        <w:p w14:paraId="60AC12A0" w14:textId="77777777" w:rsidR="004F0B23" w:rsidRPr="002D7F44" w:rsidRDefault="004F0B23" w:rsidP="002D7F44">
          <w:pPr>
            <w:tabs>
              <w:tab w:val="left" w:pos="0"/>
              <w:tab w:val="center" w:pos="3969"/>
              <w:tab w:val="right" w:pos="8505"/>
            </w:tabs>
            <w:jc w:val="right"/>
            <w:rPr>
              <w:rFonts w:ascii="Calibri" w:hAnsi="Calibri" w:cs="Calibri"/>
              <w:sz w:val="20"/>
              <w:szCs w:val="20"/>
              <w:lang w:val="id-ID"/>
            </w:rPr>
          </w:pPr>
          <w:r w:rsidRPr="002D7F44">
            <w:rPr>
              <w:rFonts w:ascii="Calibri" w:hAnsi="Calibri" w:cs="Calibri"/>
              <w:sz w:val="20"/>
              <w:szCs w:val="20"/>
              <w:lang w:val="id-ID"/>
            </w:rPr>
            <w:t>V</w:t>
          </w:r>
          <w:r w:rsidRPr="002D7F44">
            <w:rPr>
              <w:rFonts w:ascii="Calibri" w:hAnsi="Calibri" w:cs="Calibri"/>
              <w:sz w:val="20"/>
              <w:szCs w:val="20"/>
            </w:rPr>
            <w:t xml:space="preserve">ol. </w:t>
          </w:r>
          <w:r w:rsidRPr="002D7F44">
            <w:rPr>
              <w:rFonts w:ascii="Calibri" w:hAnsi="Calibri" w:cs="Calibri"/>
              <w:sz w:val="20"/>
              <w:szCs w:val="20"/>
              <w:lang w:val="id-ID"/>
            </w:rPr>
            <w:t>00 No. 00, bulan tahun</w:t>
          </w:r>
        </w:p>
        <w:p w14:paraId="4453744B" w14:textId="77777777" w:rsidR="004F0B23" w:rsidRPr="002D7F44" w:rsidRDefault="004F0B23" w:rsidP="002D7F44">
          <w:pPr>
            <w:tabs>
              <w:tab w:val="left" w:pos="0"/>
              <w:tab w:val="center" w:pos="3969"/>
              <w:tab w:val="right" w:pos="8505"/>
            </w:tabs>
            <w:jc w:val="right"/>
            <w:rPr>
              <w:rFonts w:ascii="Calibri" w:eastAsia="Kozuka Mincho Pro R" w:hAnsi="Calibri" w:cs="Calibri"/>
              <w:sz w:val="20"/>
              <w:szCs w:val="20"/>
            </w:rPr>
          </w:pPr>
          <w:r w:rsidRPr="002D7F44">
            <w:rPr>
              <w:rFonts w:ascii="Calibri" w:eastAsia="Kozuka Mincho Pro R" w:hAnsi="Calibri" w:cs="Calibri"/>
              <w:sz w:val="20"/>
              <w:szCs w:val="20"/>
              <w:lang w:val="id-ID"/>
            </w:rPr>
            <w:t>page</w:t>
          </w:r>
        </w:p>
      </w:tc>
    </w:tr>
  </w:tbl>
  <w:p w14:paraId="53E8F239" w14:textId="77777777" w:rsidR="004F0B23" w:rsidRDefault="004F0B23" w:rsidP="004F0B23">
    <w:pPr>
      <w:tabs>
        <w:tab w:val="left" w:pos="0"/>
        <w:tab w:val="center" w:pos="3969"/>
        <w:tab w:val="right" w:pos="8505"/>
      </w:tabs>
      <w:rPr>
        <w:rFonts w:ascii="Calibri" w:eastAsia="Kozuka Mincho Pro R" w:hAnsi="Calibri" w:cs="Calibri"/>
        <w:sz w:val="20"/>
        <w:szCs w:val="20"/>
        <w:lang w:val="id-ID"/>
      </w:rPr>
    </w:pPr>
  </w:p>
  <w:p w14:paraId="2AA165DA" w14:textId="77777777" w:rsidR="00501F16" w:rsidRPr="004F0B23" w:rsidRDefault="00501F16" w:rsidP="004F0B23">
    <w:pPr>
      <w:tabs>
        <w:tab w:val="left" w:pos="0"/>
        <w:tab w:val="center" w:pos="3969"/>
        <w:tab w:val="right" w:pos="8505"/>
      </w:tabs>
      <w:rPr>
        <w:rFonts w:ascii="Calibri" w:eastAsia="Kozuka Mincho Pro R" w:hAnsi="Calibri" w:cs="Calibri"/>
        <w:sz w:val="20"/>
        <w:szCs w:val="20"/>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EA215B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2AA8A5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40C3A3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BD603F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F681BC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FDEB6F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6C28A8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842B9D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534B58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D22232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535355DB"/>
    <w:multiLevelType w:val="hybridMultilevel"/>
    <w:tmpl w:val="09988CC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45A28DC"/>
    <w:multiLevelType w:val="hybridMultilevel"/>
    <w:tmpl w:val="AF5CD598"/>
    <w:lvl w:ilvl="0" w:tplc="DA3CD93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55"/>
  <w:hideSpellingErrors/>
  <w:proofState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1D9"/>
    <w:rsid w:val="00020080"/>
    <w:rsid w:val="00022F41"/>
    <w:rsid w:val="0003764D"/>
    <w:rsid w:val="00062195"/>
    <w:rsid w:val="0006736B"/>
    <w:rsid w:val="000B231A"/>
    <w:rsid w:val="00171B85"/>
    <w:rsid w:val="001770FF"/>
    <w:rsid w:val="0019632D"/>
    <w:rsid w:val="001A0D3B"/>
    <w:rsid w:val="001A67F7"/>
    <w:rsid w:val="001D4EC3"/>
    <w:rsid w:val="001E3AC2"/>
    <w:rsid w:val="001F7208"/>
    <w:rsid w:val="00207FCA"/>
    <w:rsid w:val="00266A24"/>
    <w:rsid w:val="00281A94"/>
    <w:rsid w:val="002A2416"/>
    <w:rsid w:val="002A363B"/>
    <w:rsid w:val="002A7F9E"/>
    <w:rsid w:val="002B19EF"/>
    <w:rsid w:val="002B55EE"/>
    <w:rsid w:val="002D7F44"/>
    <w:rsid w:val="002E5F4B"/>
    <w:rsid w:val="003008C9"/>
    <w:rsid w:val="00306B77"/>
    <w:rsid w:val="003270B1"/>
    <w:rsid w:val="00336135"/>
    <w:rsid w:val="0036759F"/>
    <w:rsid w:val="00372B93"/>
    <w:rsid w:val="003755E5"/>
    <w:rsid w:val="00380F64"/>
    <w:rsid w:val="00387F43"/>
    <w:rsid w:val="00395240"/>
    <w:rsid w:val="003A3F29"/>
    <w:rsid w:val="003A592F"/>
    <w:rsid w:val="003C11E6"/>
    <w:rsid w:val="003E4316"/>
    <w:rsid w:val="003F167C"/>
    <w:rsid w:val="00403917"/>
    <w:rsid w:val="004153B4"/>
    <w:rsid w:val="00435DE8"/>
    <w:rsid w:val="00445E81"/>
    <w:rsid w:val="004511B9"/>
    <w:rsid w:val="00461635"/>
    <w:rsid w:val="00483B9B"/>
    <w:rsid w:val="004B7266"/>
    <w:rsid w:val="004D057F"/>
    <w:rsid w:val="004D4ADB"/>
    <w:rsid w:val="004F0B23"/>
    <w:rsid w:val="00501F16"/>
    <w:rsid w:val="00503576"/>
    <w:rsid w:val="005271D2"/>
    <w:rsid w:val="005B77EE"/>
    <w:rsid w:val="005C7F66"/>
    <w:rsid w:val="005F616E"/>
    <w:rsid w:val="00600FF4"/>
    <w:rsid w:val="00616C5B"/>
    <w:rsid w:val="00630AF8"/>
    <w:rsid w:val="00631111"/>
    <w:rsid w:val="00680672"/>
    <w:rsid w:val="006B2CB6"/>
    <w:rsid w:val="006C4B48"/>
    <w:rsid w:val="006E0480"/>
    <w:rsid w:val="007006F7"/>
    <w:rsid w:val="00710117"/>
    <w:rsid w:val="00715EE4"/>
    <w:rsid w:val="007230E7"/>
    <w:rsid w:val="00750116"/>
    <w:rsid w:val="00755262"/>
    <w:rsid w:val="00756A61"/>
    <w:rsid w:val="00776F13"/>
    <w:rsid w:val="00780864"/>
    <w:rsid w:val="007922B0"/>
    <w:rsid w:val="007A3480"/>
    <w:rsid w:val="007B40A4"/>
    <w:rsid w:val="007F5F76"/>
    <w:rsid w:val="00813248"/>
    <w:rsid w:val="00816162"/>
    <w:rsid w:val="008314C2"/>
    <w:rsid w:val="00854189"/>
    <w:rsid w:val="00861656"/>
    <w:rsid w:val="00870C1A"/>
    <w:rsid w:val="008921D9"/>
    <w:rsid w:val="008A37A4"/>
    <w:rsid w:val="008D754C"/>
    <w:rsid w:val="00901274"/>
    <w:rsid w:val="0090439F"/>
    <w:rsid w:val="0091459B"/>
    <w:rsid w:val="00915317"/>
    <w:rsid w:val="00962C71"/>
    <w:rsid w:val="0097110B"/>
    <w:rsid w:val="00977413"/>
    <w:rsid w:val="009867F4"/>
    <w:rsid w:val="0099449A"/>
    <w:rsid w:val="009A2FB0"/>
    <w:rsid w:val="009B731A"/>
    <w:rsid w:val="009F3471"/>
    <w:rsid w:val="00A404FA"/>
    <w:rsid w:val="00A41A67"/>
    <w:rsid w:val="00A45AEC"/>
    <w:rsid w:val="00A556F5"/>
    <w:rsid w:val="00A60949"/>
    <w:rsid w:val="00A81941"/>
    <w:rsid w:val="00A93BE0"/>
    <w:rsid w:val="00A956D0"/>
    <w:rsid w:val="00AB24D2"/>
    <w:rsid w:val="00AB53E0"/>
    <w:rsid w:val="00B02B5F"/>
    <w:rsid w:val="00B16A37"/>
    <w:rsid w:val="00B2542F"/>
    <w:rsid w:val="00B9272A"/>
    <w:rsid w:val="00B974C0"/>
    <w:rsid w:val="00BC3F1A"/>
    <w:rsid w:val="00BC51E4"/>
    <w:rsid w:val="00BD4EDC"/>
    <w:rsid w:val="00BF61A6"/>
    <w:rsid w:val="00C065F1"/>
    <w:rsid w:val="00C3496F"/>
    <w:rsid w:val="00C42FF9"/>
    <w:rsid w:val="00C711E7"/>
    <w:rsid w:val="00C96066"/>
    <w:rsid w:val="00C960D7"/>
    <w:rsid w:val="00CA3C2E"/>
    <w:rsid w:val="00CD2940"/>
    <w:rsid w:val="00CE119A"/>
    <w:rsid w:val="00D458A8"/>
    <w:rsid w:val="00D51D48"/>
    <w:rsid w:val="00D81893"/>
    <w:rsid w:val="00DB68ED"/>
    <w:rsid w:val="00DF06DF"/>
    <w:rsid w:val="00E20E11"/>
    <w:rsid w:val="00E37F76"/>
    <w:rsid w:val="00E502CD"/>
    <w:rsid w:val="00E5792A"/>
    <w:rsid w:val="00E676BE"/>
    <w:rsid w:val="00E91DEC"/>
    <w:rsid w:val="00E9404F"/>
    <w:rsid w:val="00EA74B3"/>
    <w:rsid w:val="00EB3936"/>
    <w:rsid w:val="00EF0582"/>
    <w:rsid w:val="00F13AE6"/>
    <w:rsid w:val="00F14381"/>
    <w:rsid w:val="00FC39E3"/>
    <w:rsid w:val="00FC72D3"/>
    <w:rsid w:val="00FF26D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EB101C"/>
  <w15:chartTrackingRefBased/>
  <w15:docId w15:val="{3EA44E17-9A97-43A7-A3A4-B9BCD2DE46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A7F9E"/>
    <w:pPr>
      <w:jc w:val="both"/>
    </w:pPr>
    <w:rPr>
      <w:rFonts w:ascii="Times New Roman" w:hAnsi="Times New Roman"/>
      <w:sz w:val="22"/>
      <w:szCs w:val="22"/>
      <w:lang w:val="en-US" w:eastAsia="en-US"/>
    </w:rPr>
  </w:style>
  <w:style w:type="paragraph" w:styleId="Heading1">
    <w:name w:val="heading 1"/>
    <w:basedOn w:val="Normal"/>
    <w:next w:val="Normal"/>
    <w:link w:val="Heading1Char"/>
    <w:uiPriority w:val="9"/>
    <w:qFormat/>
    <w:rsid w:val="00816162"/>
    <w:pPr>
      <w:outlineLvl w:val="0"/>
    </w:pPr>
    <w:rPr>
      <w:rFonts w:eastAsia="Times New Roman"/>
      <w:b/>
      <w:caps/>
      <w:szCs w:val="32"/>
    </w:rPr>
  </w:style>
  <w:style w:type="paragraph" w:styleId="Heading2">
    <w:name w:val="heading 2"/>
    <w:basedOn w:val="Normal"/>
    <w:next w:val="Normal"/>
    <w:link w:val="Heading2Char"/>
    <w:uiPriority w:val="9"/>
    <w:unhideWhenUsed/>
    <w:qFormat/>
    <w:rsid w:val="00395240"/>
    <w:pPr>
      <w:outlineLvl w:val="1"/>
    </w:pPr>
    <w:rPr>
      <w:rFonts w:eastAsia="Times New Roman"/>
      <w:b/>
      <w:szCs w:val="26"/>
    </w:rPr>
  </w:style>
  <w:style w:type="paragraph" w:styleId="Heading3">
    <w:name w:val="heading 3"/>
    <w:basedOn w:val="Normal"/>
    <w:next w:val="Normal"/>
    <w:link w:val="Heading3Char"/>
    <w:uiPriority w:val="9"/>
    <w:unhideWhenUsed/>
    <w:qFormat/>
    <w:rsid w:val="00816162"/>
    <w:pPr>
      <w:outlineLvl w:val="2"/>
    </w:pPr>
    <w:rPr>
      <w:rFonts w:eastAsia="Times New Roman"/>
      <w:i/>
      <w:szCs w:val="24"/>
    </w:rPr>
  </w:style>
  <w:style w:type="paragraph" w:styleId="Heading5">
    <w:name w:val="heading 5"/>
    <w:basedOn w:val="Normal"/>
    <w:next w:val="Normal"/>
    <w:link w:val="Heading5Char"/>
    <w:uiPriority w:val="9"/>
    <w:semiHidden/>
    <w:unhideWhenUsed/>
    <w:qFormat/>
    <w:rsid w:val="006C4B48"/>
    <w:pPr>
      <w:keepNext/>
      <w:keepLines/>
      <w:spacing w:before="40"/>
      <w:outlineLvl w:val="4"/>
    </w:pPr>
    <w:rPr>
      <w:rFonts w:ascii="Calibri Light" w:eastAsia="Times New Roman" w:hAnsi="Calibri Light"/>
      <w:color w:val="2F549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A41A67"/>
    <w:pPr>
      <w:tabs>
        <w:tab w:val="center" w:pos="4320"/>
        <w:tab w:val="right" w:pos="8640"/>
      </w:tabs>
    </w:pPr>
    <w:rPr>
      <w:rFonts w:eastAsia="Times New Roman"/>
      <w:szCs w:val="24"/>
    </w:rPr>
  </w:style>
  <w:style w:type="character" w:customStyle="1" w:styleId="FooterChar">
    <w:name w:val="Footer Char"/>
    <w:link w:val="Footer"/>
    <w:uiPriority w:val="99"/>
    <w:rsid w:val="00A41A67"/>
    <w:rPr>
      <w:rFonts w:ascii="Times New Roman" w:eastAsia="Times New Roman" w:hAnsi="Times New Roman" w:cs="Times New Roman"/>
      <w:sz w:val="24"/>
      <w:szCs w:val="24"/>
      <w:lang w:val="en-US"/>
    </w:rPr>
  </w:style>
  <w:style w:type="paragraph" w:styleId="Header">
    <w:name w:val="header"/>
    <w:basedOn w:val="Normal"/>
    <w:link w:val="HeaderChar"/>
    <w:uiPriority w:val="99"/>
    <w:rsid w:val="00A41A67"/>
    <w:pPr>
      <w:tabs>
        <w:tab w:val="center" w:pos="4320"/>
        <w:tab w:val="right" w:pos="8640"/>
      </w:tabs>
    </w:pPr>
    <w:rPr>
      <w:rFonts w:eastAsia="Times New Roman"/>
      <w:szCs w:val="24"/>
    </w:rPr>
  </w:style>
  <w:style w:type="character" w:customStyle="1" w:styleId="HeaderChar">
    <w:name w:val="Header Char"/>
    <w:link w:val="Header"/>
    <w:uiPriority w:val="99"/>
    <w:rsid w:val="00A41A67"/>
    <w:rPr>
      <w:rFonts w:ascii="Times New Roman" w:eastAsia="Times New Roman" w:hAnsi="Times New Roman" w:cs="Times New Roman"/>
      <w:sz w:val="24"/>
      <w:szCs w:val="24"/>
      <w:lang w:val="en-US"/>
    </w:rPr>
  </w:style>
  <w:style w:type="paragraph" w:customStyle="1" w:styleId="1JUDUL">
    <w:name w:val="1. JUDUL"/>
    <w:basedOn w:val="Normal"/>
    <w:qFormat/>
    <w:rsid w:val="006C4B48"/>
    <w:pPr>
      <w:jc w:val="left"/>
    </w:pPr>
    <w:rPr>
      <w:b/>
      <w:caps/>
      <w:sz w:val="28"/>
    </w:rPr>
  </w:style>
  <w:style w:type="paragraph" w:customStyle="1" w:styleId="2penulis">
    <w:name w:val="2. penulis"/>
    <w:basedOn w:val="Normal"/>
    <w:qFormat/>
    <w:rsid w:val="006C4B48"/>
    <w:pPr>
      <w:jc w:val="left"/>
    </w:pPr>
    <w:rPr>
      <w:b/>
    </w:rPr>
  </w:style>
  <w:style w:type="paragraph" w:customStyle="1" w:styleId="3Afiliasidanpos-el">
    <w:name w:val="3. Afiliasi dan pos-el"/>
    <w:basedOn w:val="Normal"/>
    <w:qFormat/>
    <w:rsid w:val="006C4B48"/>
    <w:pPr>
      <w:jc w:val="left"/>
    </w:pPr>
    <w:rPr>
      <w:sz w:val="20"/>
    </w:rPr>
  </w:style>
  <w:style w:type="paragraph" w:customStyle="1" w:styleId="5Abstrak">
    <w:name w:val="5. Abstrak"/>
    <w:basedOn w:val="Normal"/>
    <w:qFormat/>
    <w:rsid w:val="006C4B48"/>
    <w:pPr>
      <w:ind w:left="851"/>
      <w:jc w:val="left"/>
    </w:pPr>
    <w:rPr>
      <w:b/>
    </w:rPr>
  </w:style>
  <w:style w:type="paragraph" w:customStyle="1" w:styleId="6AbstrakIsi">
    <w:name w:val="6. Abstrak Isi"/>
    <w:basedOn w:val="Normal"/>
    <w:qFormat/>
    <w:rsid w:val="003A3F29"/>
    <w:pPr>
      <w:ind w:left="851"/>
    </w:pPr>
    <w:rPr>
      <w:sz w:val="20"/>
    </w:rPr>
  </w:style>
  <w:style w:type="paragraph" w:customStyle="1" w:styleId="4Abstract">
    <w:name w:val="4. Abstract"/>
    <w:basedOn w:val="Normal"/>
    <w:qFormat/>
    <w:rsid w:val="004D4ADB"/>
    <w:pPr>
      <w:ind w:right="1701"/>
    </w:pPr>
    <w:rPr>
      <w:rFonts w:ascii="Calibri" w:hAnsi="Calibri"/>
      <w:sz w:val="20"/>
    </w:rPr>
  </w:style>
  <w:style w:type="paragraph" w:customStyle="1" w:styleId="7Abstract">
    <w:name w:val="7. Abstract"/>
    <w:basedOn w:val="Normal"/>
    <w:qFormat/>
    <w:rsid w:val="006C4B48"/>
    <w:pPr>
      <w:ind w:left="851"/>
    </w:pPr>
    <w:rPr>
      <w:b/>
      <w:i/>
    </w:rPr>
  </w:style>
  <w:style w:type="paragraph" w:customStyle="1" w:styleId="8Abstractcontent">
    <w:name w:val="8. Abstract content"/>
    <w:basedOn w:val="Normal"/>
    <w:qFormat/>
    <w:rsid w:val="006C4B48"/>
    <w:pPr>
      <w:ind w:left="851"/>
    </w:pPr>
    <w:rPr>
      <w:i/>
      <w:sz w:val="20"/>
    </w:rPr>
  </w:style>
  <w:style w:type="table" w:styleId="TableGrid">
    <w:name w:val="Table Grid"/>
    <w:basedOn w:val="TableNormal"/>
    <w:uiPriority w:val="39"/>
    <w:rsid w:val="004F0B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link w:val="Heading1"/>
    <w:uiPriority w:val="9"/>
    <w:rsid w:val="00816162"/>
    <w:rPr>
      <w:rFonts w:ascii="Times New Roman" w:eastAsia="Times New Roman" w:hAnsi="Times New Roman" w:cs="Times New Roman"/>
      <w:b/>
      <w:caps/>
      <w:szCs w:val="32"/>
      <w:lang w:val="en-US"/>
    </w:rPr>
  </w:style>
  <w:style w:type="paragraph" w:customStyle="1" w:styleId="9daftarpustaka">
    <w:name w:val="9. daftar pustaka"/>
    <w:basedOn w:val="Normal"/>
    <w:qFormat/>
    <w:rsid w:val="003A3F29"/>
    <w:pPr>
      <w:ind w:left="720" w:hanging="720"/>
    </w:pPr>
  </w:style>
  <w:style w:type="character" w:customStyle="1" w:styleId="Heading2Char">
    <w:name w:val="Heading 2 Char"/>
    <w:link w:val="Heading2"/>
    <w:uiPriority w:val="9"/>
    <w:rsid w:val="00395240"/>
    <w:rPr>
      <w:rFonts w:ascii="Times New Roman" w:eastAsia="Times New Roman" w:hAnsi="Times New Roman"/>
      <w:b/>
      <w:sz w:val="22"/>
      <w:szCs w:val="26"/>
      <w:lang w:val="en-US" w:eastAsia="en-US"/>
    </w:rPr>
  </w:style>
  <w:style w:type="character" w:customStyle="1" w:styleId="Heading3Char">
    <w:name w:val="Heading 3 Char"/>
    <w:link w:val="Heading3"/>
    <w:uiPriority w:val="9"/>
    <w:rsid w:val="00816162"/>
    <w:rPr>
      <w:rFonts w:ascii="Times New Roman" w:eastAsia="Times New Roman" w:hAnsi="Times New Roman" w:cs="Times New Roman"/>
      <w:i/>
      <w:szCs w:val="24"/>
      <w:lang w:val="en-US"/>
    </w:rPr>
  </w:style>
  <w:style w:type="paragraph" w:styleId="BodyText">
    <w:name w:val="Body Text"/>
    <w:basedOn w:val="Normal"/>
    <w:link w:val="BodyTextChar"/>
    <w:uiPriority w:val="99"/>
    <w:unhideWhenUsed/>
    <w:rsid w:val="00816162"/>
    <w:pPr>
      <w:ind w:firstLine="567"/>
    </w:pPr>
  </w:style>
  <w:style w:type="character" w:customStyle="1" w:styleId="BodyTextChar">
    <w:name w:val="Body Text Char"/>
    <w:link w:val="BodyText"/>
    <w:uiPriority w:val="99"/>
    <w:rsid w:val="00816162"/>
    <w:rPr>
      <w:rFonts w:ascii="Times New Roman" w:eastAsia="Calibri" w:hAnsi="Times New Roman" w:cs="Times New Roman"/>
      <w:lang w:val="en-US"/>
    </w:rPr>
  </w:style>
  <w:style w:type="paragraph" w:styleId="ListParagraph">
    <w:name w:val="List Paragraph"/>
    <w:basedOn w:val="Normal"/>
    <w:uiPriority w:val="34"/>
    <w:qFormat/>
    <w:rsid w:val="00816162"/>
    <w:pPr>
      <w:ind w:left="720"/>
      <w:contextualSpacing/>
    </w:pPr>
  </w:style>
  <w:style w:type="character" w:styleId="Hyperlink">
    <w:name w:val="Hyperlink"/>
    <w:uiPriority w:val="99"/>
    <w:unhideWhenUsed/>
    <w:rsid w:val="002A7F9E"/>
    <w:rPr>
      <w:color w:val="0563C1"/>
      <w:u w:val="single"/>
    </w:rPr>
  </w:style>
  <w:style w:type="character" w:styleId="UnresolvedMention">
    <w:name w:val="Unresolved Mention"/>
    <w:uiPriority w:val="99"/>
    <w:semiHidden/>
    <w:unhideWhenUsed/>
    <w:rsid w:val="002A7F9E"/>
    <w:rPr>
      <w:color w:val="605E5C"/>
      <w:shd w:val="clear" w:color="auto" w:fill="E1DFDD"/>
    </w:rPr>
  </w:style>
  <w:style w:type="paragraph" w:styleId="TableofFigures">
    <w:name w:val="table of figures"/>
    <w:basedOn w:val="Normal"/>
    <w:next w:val="Normal"/>
    <w:uiPriority w:val="99"/>
    <w:unhideWhenUsed/>
    <w:rsid w:val="002A7F9E"/>
    <w:pPr>
      <w:jc w:val="center"/>
    </w:pPr>
    <w:rPr>
      <w:sz w:val="20"/>
    </w:rPr>
  </w:style>
  <w:style w:type="character" w:customStyle="1" w:styleId="Heading5Char">
    <w:name w:val="Heading 5 Char"/>
    <w:link w:val="Heading5"/>
    <w:uiPriority w:val="9"/>
    <w:semiHidden/>
    <w:rsid w:val="006C4B48"/>
    <w:rPr>
      <w:rFonts w:ascii="Calibri Light" w:eastAsia="Times New Roman" w:hAnsi="Calibri Light" w:cs="Times New Roman"/>
      <w:color w:val="2F5496"/>
      <w:lang w:val="en-US"/>
    </w:rPr>
  </w:style>
  <w:style w:type="paragraph" w:customStyle="1" w:styleId="4pos-el">
    <w:name w:val="4. pos-el"/>
    <w:basedOn w:val="3Afiliasidanpos-el"/>
    <w:qFormat/>
    <w:rsid w:val="003A3F29"/>
    <w:rPr>
      <w:i/>
    </w:rPr>
  </w:style>
  <w:style w:type="paragraph" w:styleId="NormalWeb">
    <w:name w:val="Normal (Web)"/>
    <w:basedOn w:val="Normal"/>
    <w:uiPriority w:val="99"/>
    <w:unhideWhenUsed/>
    <w:rsid w:val="00F13AE6"/>
    <w:pPr>
      <w:spacing w:before="100" w:beforeAutospacing="1" w:after="100" w:afterAutospacing="1"/>
      <w:jc w:val="left"/>
    </w:pPr>
    <w:rPr>
      <w:rFonts w:eastAsia="Times New Roman"/>
      <w:sz w:val="24"/>
      <w:szCs w:val="24"/>
      <w:lang w:val="en-ID"/>
    </w:rPr>
  </w:style>
  <w:style w:type="paragraph" w:styleId="FootnoteText">
    <w:name w:val="footnote text"/>
    <w:basedOn w:val="Normal"/>
    <w:link w:val="FootnoteTextChar"/>
    <w:uiPriority w:val="99"/>
    <w:semiHidden/>
    <w:unhideWhenUsed/>
    <w:rsid w:val="00EF0582"/>
    <w:pPr>
      <w:jc w:val="left"/>
    </w:pPr>
    <w:rPr>
      <w:rFonts w:ascii="Calibri" w:hAnsi="Calibri"/>
      <w:sz w:val="20"/>
      <w:szCs w:val="20"/>
    </w:rPr>
  </w:style>
  <w:style w:type="character" w:customStyle="1" w:styleId="FootnoteTextChar">
    <w:name w:val="Footnote Text Char"/>
    <w:basedOn w:val="DefaultParagraphFont"/>
    <w:link w:val="FootnoteText"/>
    <w:uiPriority w:val="99"/>
    <w:semiHidden/>
    <w:rsid w:val="00EF0582"/>
    <w:rPr>
      <w:lang w:val="en-US" w:eastAsia="en-US"/>
    </w:rPr>
  </w:style>
  <w:style w:type="character" w:styleId="FootnoteReference">
    <w:name w:val="footnote reference"/>
    <w:uiPriority w:val="99"/>
    <w:semiHidden/>
    <w:unhideWhenUsed/>
    <w:rsid w:val="00EF058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5133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jpeg"/><Relationship Id="rId26" Type="http://schemas.openxmlformats.org/officeDocument/2006/relationships/image" Target="media/image14.jpeg"/><Relationship Id="rId3" Type="http://schemas.openxmlformats.org/officeDocument/2006/relationships/styles" Target="styles.xml"/><Relationship Id="rId21" Type="http://schemas.openxmlformats.org/officeDocument/2006/relationships/image" Target="media/image9.jpeg"/><Relationship Id="rId34" Type="http://schemas.openxmlformats.org/officeDocument/2006/relationships/image" Target="media/image22.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jpeg"/><Relationship Id="rId25" Type="http://schemas.openxmlformats.org/officeDocument/2006/relationships/image" Target="media/image13.jpeg"/><Relationship Id="rId33" Type="http://schemas.openxmlformats.org/officeDocument/2006/relationships/image" Target="media/image21.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29"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2.jpeg"/><Relationship Id="rId32" Type="http://schemas.openxmlformats.org/officeDocument/2006/relationships/image" Target="media/image20.jpeg"/><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7.jpeg"/><Relationship Id="rId31" Type="http://schemas.openxmlformats.org/officeDocument/2006/relationships/image" Target="media/image19.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jpeg"/><Relationship Id="rId35" Type="http://schemas.openxmlformats.org/officeDocument/2006/relationships/fontTable" Target="fontTable.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ayah%20Rukiah\Downloads\00.%20template%20visual%20heritage%2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0570-606E-6047-A2E2-C9BB53DC94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Yayah Rukiah\Downloads\00. template visual heritage (1).dot</Template>
  <TotalTime>3447</TotalTime>
  <Pages>13</Pages>
  <Words>7055</Words>
  <Characters>40217</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78</CharactersWithSpaces>
  <SharedDoc>false</SharedDoc>
  <HLinks>
    <vt:vector size="6" baseType="variant">
      <vt:variant>
        <vt:i4>64</vt:i4>
      </vt:variant>
      <vt:variant>
        <vt:i4>0</vt:i4>
      </vt:variant>
      <vt:variant>
        <vt:i4>0</vt:i4>
      </vt:variant>
      <vt:variant>
        <vt:i4>5</vt:i4>
      </vt:variant>
      <vt:variant>
        <vt:lpwstr>http://journal.lppmunindra.ac.id/index.php/visualheritag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yah Rukiah</dc:creator>
  <cp:keywords/>
  <dc:description/>
  <cp:lastModifiedBy>Priyo Pamungkas</cp:lastModifiedBy>
  <cp:revision>13</cp:revision>
  <dcterms:created xsi:type="dcterms:W3CDTF">2021-11-05T06:25:00Z</dcterms:created>
  <dcterms:modified xsi:type="dcterms:W3CDTF">2021-11-11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c20a1ee5-87c3-318c-8b88-ec9cc57cbe5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op-conference-series-earth-and-environmental-science</vt:lpwstr>
  </property>
  <property fmtid="{D5CDD505-2E9C-101B-9397-08002B2CF9AE}" pid="20" name="Mendeley Recent Style Name 7_1">
    <vt:lpwstr>IOP Conference Series: Earth and Environmental Scienc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